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3491887"/>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93C9361" w14:textId="70048A7A" w:rsidR="00C01198"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3491887" w:history="1">
            <w:r w:rsidR="00C01198" w:rsidRPr="00AF6E25">
              <w:rPr>
                <w:rStyle w:val="Hipervnculo"/>
                <w:b/>
                <w:bCs/>
                <w:noProof/>
              </w:rPr>
              <w:t>Autoescalado horizontal en Kubernetes con Aprendizaje por Refuerzo</w:t>
            </w:r>
            <w:r w:rsidR="00C01198">
              <w:rPr>
                <w:noProof/>
                <w:webHidden/>
              </w:rPr>
              <w:tab/>
            </w:r>
            <w:r w:rsidR="00C01198">
              <w:rPr>
                <w:noProof/>
                <w:webHidden/>
              </w:rPr>
              <w:fldChar w:fldCharType="begin"/>
            </w:r>
            <w:r w:rsidR="00C01198">
              <w:rPr>
                <w:noProof/>
                <w:webHidden/>
              </w:rPr>
              <w:instrText xml:space="preserve"> PAGEREF _Toc83491887 \h </w:instrText>
            </w:r>
            <w:r w:rsidR="00C01198">
              <w:rPr>
                <w:noProof/>
                <w:webHidden/>
              </w:rPr>
            </w:r>
            <w:r w:rsidR="00C01198">
              <w:rPr>
                <w:noProof/>
                <w:webHidden/>
              </w:rPr>
              <w:fldChar w:fldCharType="separate"/>
            </w:r>
            <w:r w:rsidR="00C01198">
              <w:rPr>
                <w:noProof/>
                <w:webHidden/>
              </w:rPr>
              <w:t>1</w:t>
            </w:r>
            <w:r w:rsidR="00C01198">
              <w:rPr>
                <w:noProof/>
                <w:webHidden/>
              </w:rPr>
              <w:fldChar w:fldCharType="end"/>
            </w:r>
          </w:hyperlink>
        </w:p>
        <w:p w14:paraId="13EEB746" w14:textId="37DC1555" w:rsidR="00C01198" w:rsidRDefault="00C01198">
          <w:pPr>
            <w:pStyle w:val="TDC1"/>
            <w:tabs>
              <w:tab w:val="right" w:leader="dot" w:pos="9350"/>
            </w:tabs>
            <w:rPr>
              <w:rFonts w:asciiTheme="minorHAnsi" w:eastAsiaTheme="minorEastAsia" w:hAnsiTheme="minorHAnsi" w:cstheme="minorBidi"/>
              <w:noProof/>
            </w:rPr>
          </w:pPr>
          <w:hyperlink w:anchor="_Toc83491888" w:history="1">
            <w:r w:rsidRPr="00AF6E25">
              <w:rPr>
                <w:rStyle w:val="Hipervnculo"/>
                <w:noProof/>
              </w:rPr>
              <w:t>Introducción</w:t>
            </w:r>
            <w:r>
              <w:rPr>
                <w:noProof/>
                <w:webHidden/>
              </w:rPr>
              <w:tab/>
            </w:r>
            <w:r>
              <w:rPr>
                <w:noProof/>
                <w:webHidden/>
              </w:rPr>
              <w:fldChar w:fldCharType="begin"/>
            </w:r>
            <w:r>
              <w:rPr>
                <w:noProof/>
                <w:webHidden/>
              </w:rPr>
              <w:instrText xml:space="preserve"> PAGEREF _Toc83491888 \h </w:instrText>
            </w:r>
            <w:r>
              <w:rPr>
                <w:noProof/>
                <w:webHidden/>
              </w:rPr>
            </w:r>
            <w:r>
              <w:rPr>
                <w:noProof/>
                <w:webHidden/>
              </w:rPr>
              <w:fldChar w:fldCharType="separate"/>
            </w:r>
            <w:r>
              <w:rPr>
                <w:noProof/>
                <w:webHidden/>
              </w:rPr>
              <w:t>3</w:t>
            </w:r>
            <w:r>
              <w:rPr>
                <w:noProof/>
                <w:webHidden/>
              </w:rPr>
              <w:fldChar w:fldCharType="end"/>
            </w:r>
          </w:hyperlink>
        </w:p>
        <w:p w14:paraId="47F9B366" w14:textId="2C45959D" w:rsidR="00C01198" w:rsidRDefault="00C01198">
          <w:pPr>
            <w:pStyle w:val="TDC2"/>
            <w:tabs>
              <w:tab w:val="right" w:leader="dot" w:pos="9350"/>
            </w:tabs>
            <w:rPr>
              <w:rFonts w:asciiTheme="minorHAnsi" w:eastAsiaTheme="minorEastAsia" w:hAnsiTheme="minorHAnsi" w:cstheme="minorBidi"/>
              <w:noProof/>
            </w:rPr>
          </w:pPr>
          <w:hyperlink w:anchor="_Toc83491889" w:history="1">
            <w:r w:rsidRPr="00AF6E25">
              <w:rPr>
                <w:rStyle w:val="Hipervnculo"/>
                <w:noProof/>
              </w:rPr>
              <w:t>Planteamiento y Entorno de trabajo</w:t>
            </w:r>
            <w:r>
              <w:rPr>
                <w:noProof/>
                <w:webHidden/>
              </w:rPr>
              <w:tab/>
            </w:r>
            <w:r>
              <w:rPr>
                <w:noProof/>
                <w:webHidden/>
              </w:rPr>
              <w:fldChar w:fldCharType="begin"/>
            </w:r>
            <w:r>
              <w:rPr>
                <w:noProof/>
                <w:webHidden/>
              </w:rPr>
              <w:instrText xml:space="preserve"> PAGEREF _Toc83491889 \h </w:instrText>
            </w:r>
            <w:r>
              <w:rPr>
                <w:noProof/>
                <w:webHidden/>
              </w:rPr>
            </w:r>
            <w:r>
              <w:rPr>
                <w:noProof/>
                <w:webHidden/>
              </w:rPr>
              <w:fldChar w:fldCharType="separate"/>
            </w:r>
            <w:r>
              <w:rPr>
                <w:noProof/>
                <w:webHidden/>
              </w:rPr>
              <w:t>4</w:t>
            </w:r>
            <w:r>
              <w:rPr>
                <w:noProof/>
                <w:webHidden/>
              </w:rPr>
              <w:fldChar w:fldCharType="end"/>
            </w:r>
          </w:hyperlink>
        </w:p>
        <w:p w14:paraId="51642805" w14:textId="0CFF3982" w:rsidR="00C01198" w:rsidRDefault="00C01198">
          <w:pPr>
            <w:pStyle w:val="TDC3"/>
            <w:tabs>
              <w:tab w:val="right" w:leader="dot" w:pos="9350"/>
            </w:tabs>
            <w:rPr>
              <w:rFonts w:asciiTheme="minorHAnsi" w:eastAsiaTheme="minorEastAsia" w:hAnsiTheme="minorHAnsi" w:cstheme="minorBidi"/>
              <w:noProof/>
            </w:rPr>
          </w:pPr>
          <w:hyperlink w:anchor="_Toc83491890" w:history="1">
            <w:r w:rsidRPr="00AF6E25">
              <w:rPr>
                <w:rStyle w:val="Hipervnculo"/>
                <w:noProof/>
              </w:rPr>
              <w:t>¿Qué es Kubernetes?</w:t>
            </w:r>
            <w:r>
              <w:rPr>
                <w:noProof/>
                <w:webHidden/>
              </w:rPr>
              <w:tab/>
            </w:r>
            <w:r>
              <w:rPr>
                <w:noProof/>
                <w:webHidden/>
              </w:rPr>
              <w:fldChar w:fldCharType="begin"/>
            </w:r>
            <w:r>
              <w:rPr>
                <w:noProof/>
                <w:webHidden/>
              </w:rPr>
              <w:instrText xml:space="preserve"> PAGEREF _Toc83491890 \h </w:instrText>
            </w:r>
            <w:r>
              <w:rPr>
                <w:noProof/>
                <w:webHidden/>
              </w:rPr>
            </w:r>
            <w:r>
              <w:rPr>
                <w:noProof/>
                <w:webHidden/>
              </w:rPr>
              <w:fldChar w:fldCharType="separate"/>
            </w:r>
            <w:r>
              <w:rPr>
                <w:noProof/>
                <w:webHidden/>
              </w:rPr>
              <w:t>4</w:t>
            </w:r>
            <w:r>
              <w:rPr>
                <w:noProof/>
                <w:webHidden/>
              </w:rPr>
              <w:fldChar w:fldCharType="end"/>
            </w:r>
          </w:hyperlink>
        </w:p>
        <w:p w14:paraId="0A602B1A" w14:textId="2DFE054E" w:rsidR="00C01198" w:rsidRDefault="00C01198">
          <w:pPr>
            <w:pStyle w:val="TDC3"/>
            <w:tabs>
              <w:tab w:val="right" w:leader="dot" w:pos="9350"/>
            </w:tabs>
            <w:rPr>
              <w:rFonts w:asciiTheme="minorHAnsi" w:eastAsiaTheme="minorEastAsia" w:hAnsiTheme="minorHAnsi" w:cstheme="minorBidi"/>
              <w:noProof/>
            </w:rPr>
          </w:pPr>
          <w:hyperlink w:anchor="_Toc83491891" w:history="1">
            <w:r w:rsidRPr="00AF6E25">
              <w:rPr>
                <w:rStyle w:val="Hipervnculo"/>
                <w:noProof/>
              </w:rPr>
              <w:t>Pod</w:t>
            </w:r>
            <w:r>
              <w:rPr>
                <w:noProof/>
                <w:webHidden/>
              </w:rPr>
              <w:tab/>
            </w:r>
            <w:r>
              <w:rPr>
                <w:noProof/>
                <w:webHidden/>
              </w:rPr>
              <w:fldChar w:fldCharType="begin"/>
            </w:r>
            <w:r>
              <w:rPr>
                <w:noProof/>
                <w:webHidden/>
              </w:rPr>
              <w:instrText xml:space="preserve"> PAGEREF _Toc83491891 \h </w:instrText>
            </w:r>
            <w:r>
              <w:rPr>
                <w:noProof/>
                <w:webHidden/>
              </w:rPr>
            </w:r>
            <w:r>
              <w:rPr>
                <w:noProof/>
                <w:webHidden/>
              </w:rPr>
              <w:fldChar w:fldCharType="separate"/>
            </w:r>
            <w:r>
              <w:rPr>
                <w:noProof/>
                <w:webHidden/>
              </w:rPr>
              <w:t>5</w:t>
            </w:r>
            <w:r>
              <w:rPr>
                <w:noProof/>
                <w:webHidden/>
              </w:rPr>
              <w:fldChar w:fldCharType="end"/>
            </w:r>
          </w:hyperlink>
        </w:p>
        <w:p w14:paraId="26622B69" w14:textId="7341098D" w:rsidR="00C01198" w:rsidRDefault="00C01198">
          <w:pPr>
            <w:pStyle w:val="TDC3"/>
            <w:tabs>
              <w:tab w:val="right" w:leader="dot" w:pos="9350"/>
            </w:tabs>
            <w:rPr>
              <w:rFonts w:asciiTheme="minorHAnsi" w:eastAsiaTheme="minorEastAsia" w:hAnsiTheme="minorHAnsi" w:cstheme="minorBidi"/>
              <w:noProof/>
            </w:rPr>
          </w:pPr>
          <w:hyperlink w:anchor="_Toc83491892" w:history="1">
            <w:r w:rsidRPr="00AF6E25">
              <w:rPr>
                <w:rStyle w:val="Hipervnculo"/>
                <w:noProof/>
              </w:rPr>
              <w:t>Deployment</w:t>
            </w:r>
            <w:r>
              <w:rPr>
                <w:noProof/>
                <w:webHidden/>
              </w:rPr>
              <w:tab/>
            </w:r>
            <w:r>
              <w:rPr>
                <w:noProof/>
                <w:webHidden/>
              </w:rPr>
              <w:fldChar w:fldCharType="begin"/>
            </w:r>
            <w:r>
              <w:rPr>
                <w:noProof/>
                <w:webHidden/>
              </w:rPr>
              <w:instrText xml:space="preserve"> PAGEREF _Toc83491892 \h </w:instrText>
            </w:r>
            <w:r>
              <w:rPr>
                <w:noProof/>
                <w:webHidden/>
              </w:rPr>
            </w:r>
            <w:r>
              <w:rPr>
                <w:noProof/>
                <w:webHidden/>
              </w:rPr>
              <w:fldChar w:fldCharType="separate"/>
            </w:r>
            <w:r>
              <w:rPr>
                <w:noProof/>
                <w:webHidden/>
              </w:rPr>
              <w:t>5</w:t>
            </w:r>
            <w:r>
              <w:rPr>
                <w:noProof/>
                <w:webHidden/>
              </w:rPr>
              <w:fldChar w:fldCharType="end"/>
            </w:r>
          </w:hyperlink>
        </w:p>
        <w:p w14:paraId="1F282002" w14:textId="6C641768" w:rsidR="00C01198" w:rsidRDefault="00C01198">
          <w:pPr>
            <w:pStyle w:val="TDC3"/>
            <w:tabs>
              <w:tab w:val="right" w:leader="dot" w:pos="9350"/>
            </w:tabs>
            <w:rPr>
              <w:rFonts w:asciiTheme="minorHAnsi" w:eastAsiaTheme="minorEastAsia" w:hAnsiTheme="minorHAnsi" w:cstheme="minorBidi"/>
              <w:noProof/>
            </w:rPr>
          </w:pPr>
          <w:hyperlink w:anchor="_Toc83491893" w:history="1">
            <w:r w:rsidRPr="00AF6E25">
              <w:rPr>
                <w:rStyle w:val="Hipervnculo"/>
                <w:noProof/>
              </w:rPr>
              <w:t>Replica Set</w:t>
            </w:r>
            <w:r>
              <w:rPr>
                <w:noProof/>
                <w:webHidden/>
              </w:rPr>
              <w:tab/>
            </w:r>
            <w:r>
              <w:rPr>
                <w:noProof/>
                <w:webHidden/>
              </w:rPr>
              <w:fldChar w:fldCharType="begin"/>
            </w:r>
            <w:r>
              <w:rPr>
                <w:noProof/>
                <w:webHidden/>
              </w:rPr>
              <w:instrText xml:space="preserve"> PAGEREF _Toc83491893 \h </w:instrText>
            </w:r>
            <w:r>
              <w:rPr>
                <w:noProof/>
                <w:webHidden/>
              </w:rPr>
            </w:r>
            <w:r>
              <w:rPr>
                <w:noProof/>
                <w:webHidden/>
              </w:rPr>
              <w:fldChar w:fldCharType="separate"/>
            </w:r>
            <w:r>
              <w:rPr>
                <w:noProof/>
                <w:webHidden/>
              </w:rPr>
              <w:t>5</w:t>
            </w:r>
            <w:r>
              <w:rPr>
                <w:noProof/>
                <w:webHidden/>
              </w:rPr>
              <w:fldChar w:fldCharType="end"/>
            </w:r>
          </w:hyperlink>
        </w:p>
        <w:p w14:paraId="61609D6E" w14:textId="7A655A31" w:rsidR="00C01198" w:rsidRDefault="00C01198">
          <w:pPr>
            <w:pStyle w:val="TDC3"/>
            <w:tabs>
              <w:tab w:val="right" w:leader="dot" w:pos="9350"/>
            </w:tabs>
            <w:rPr>
              <w:rFonts w:asciiTheme="minorHAnsi" w:eastAsiaTheme="minorEastAsia" w:hAnsiTheme="minorHAnsi" w:cstheme="minorBidi"/>
              <w:noProof/>
            </w:rPr>
          </w:pPr>
          <w:hyperlink w:anchor="_Toc83491894" w:history="1">
            <w:r w:rsidRPr="00AF6E25">
              <w:rPr>
                <w:rStyle w:val="Hipervnculo"/>
                <w:noProof/>
              </w:rPr>
              <w:t>Service</w:t>
            </w:r>
            <w:r>
              <w:rPr>
                <w:noProof/>
                <w:webHidden/>
              </w:rPr>
              <w:tab/>
            </w:r>
            <w:r>
              <w:rPr>
                <w:noProof/>
                <w:webHidden/>
              </w:rPr>
              <w:fldChar w:fldCharType="begin"/>
            </w:r>
            <w:r>
              <w:rPr>
                <w:noProof/>
                <w:webHidden/>
              </w:rPr>
              <w:instrText xml:space="preserve"> PAGEREF _Toc83491894 \h </w:instrText>
            </w:r>
            <w:r>
              <w:rPr>
                <w:noProof/>
                <w:webHidden/>
              </w:rPr>
            </w:r>
            <w:r>
              <w:rPr>
                <w:noProof/>
                <w:webHidden/>
              </w:rPr>
              <w:fldChar w:fldCharType="separate"/>
            </w:r>
            <w:r>
              <w:rPr>
                <w:noProof/>
                <w:webHidden/>
              </w:rPr>
              <w:t>6</w:t>
            </w:r>
            <w:r>
              <w:rPr>
                <w:noProof/>
                <w:webHidden/>
              </w:rPr>
              <w:fldChar w:fldCharType="end"/>
            </w:r>
          </w:hyperlink>
        </w:p>
        <w:p w14:paraId="52846159" w14:textId="2054B629" w:rsidR="00C01198" w:rsidRDefault="00C01198">
          <w:pPr>
            <w:pStyle w:val="TDC3"/>
            <w:tabs>
              <w:tab w:val="right" w:leader="dot" w:pos="9350"/>
            </w:tabs>
            <w:rPr>
              <w:rFonts w:asciiTheme="minorHAnsi" w:eastAsiaTheme="minorEastAsia" w:hAnsiTheme="minorHAnsi" w:cstheme="minorBidi"/>
              <w:noProof/>
            </w:rPr>
          </w:pPr>
          <w:hyperlink w:anchor="_Toc83491895" w:history="1">
            <w:r w:rsidRPr="00AF6E25">
              <w:rPr>
                <w:rStyle w:val="Hipervnculo"/>
                <w:noProof/>
              </w:rPr>
              <w:t>Namespace</w:t>
            </w:r>
            <w:r>
              <w:rPr>
                <w:noProof/>
                <w:webHidden/>
              </w:rPr>
              <w:tab/>
            </w:r>
            <w:r>
              <w:rPr>
                <w:noProof/>
                <w:webHidden/>
              </w:rPr>
              <w:fldChar w:fldCharType="begin"/>
            </w:r>
            <w:r>
              <w:rPr>
                <w:noProof/>
                <w:webHidden/>
              </w:rPr>
              <w:instrText xml:space="preserve"> PAGEREF _Toc83491895 \h </w:instrText>
            </w:r>
            <w:r>
              <w:rPr>
                <w:noProof/>
                <w:webHidden/>
              </w:rPr>
            </w:r>
            <w:r>
              <w:rPr>
                <w:noProof/>
                <w:webHidden/>
              </w:rPr>
              <w:fldChar w:fldCharType="separate"/>
            </w:r>
            <w:r>
              <w:rPr>
                <w:noProof/>
                <w:webHidden/>
              </w:rPr>
              <w:t>6</w:t>
            </w:r>
            <w:r>
              <w:rPr>
                <w:noProof/>
                <w:webHidden/>
              </w:rPr>
              <w:fldChar w:fldCharType="end"/>
            </w:r>
          </w:hyperlink>
        </w:p>
        <w:p w14:paraId="3B976BBF" w14:textId="1672B135" w:rsidR="00C01198" w:rsidRDefault="00C01198">
          <w:pPr>
            <w:pStyle w:val="TDC3"/>
            <w:tabs>
              <w:tab w:val="right" w:leader="dot" w:pos="9350"/>
            </w:tabs>
            <w:rPr>
              <w:rFonts w:asciiTheme="minorHAnsi" w:eastAsiaTheme="minorEastAsia" w:hAnsiTheme="minorHAnsi" w:cstheme="minorBidi"/>
              <w:noProof/>
            </w:rPr>
          </w:pPr>
          <w:hyperlink w:anchor="_Toc83491896" w:history="1">
            <w:r w:rsidRPr="00AF6E25">
              <w:rPr>
                <w:rStyle w:val="Hipervnculo"/>
                <w:noProof/>
              </w:rPr>
              <w:t>Horizontal Pod Autoscaling</w:t>
            </w:r>
            <w:r>
              <w:rPr>
                <w:noProof/>
                <w:webHidden/>
              </w:rPr>
              <w:tab/>
            </w:r>
            <w:r>
              <w:rPr>
                <w:noProof/>
                <w:webHidden/>
              </w:rPr>
              <w:fldChar w:fldCharType="begin"/>
            </w:r>
            <w:r>
              <w:rPr>
                <w:noProof/>
                <w:webHidden/>
              </w:rPr>
              <w:instrText xml:space="preserve"> PAGEREF _Toc83491896 \h </w:instrText>
            </w:r>
            <w:r>
              <w:rPr>
                <w:noProof/>
                <w:webHidden/>
              </w:rPr>
            </w:r>
            <w:r>
              <w:rPr>
                <w:noProof/>
                <w:webHidden/>
              </w:rPr>
              <w:fldChar w:fldCharType="separate"/>
            </w:r>
            <w:r>
              <w:rPr>
                <w:noProof/>
                <w:webHidden/>
              </w:rPr>
              <w:t>6</w:t>
            </w:r>
            <w:r>
              <w:rPr>
                <w:noProof/>
                <w:webHidden/>
              </w:rPr>
              <w:fldChar w:fldCharType="end"/>
            </w:r>
          </w:hyperlink>
        </w:p>
        <w:p w14:paraId="3B0D651D" w14:textId="111773B3" w:rsidR="00C01198" w:rsidRDefault="00C01198">
          <w:pPr>
            <w:pStyle w:val="TDC3"/>
            <w:tabs>
              <w:tab w:val="right" w:leader="dot" w:pos="9350"/>
            </w:tabs>
            <w:rPr>
              <w:rFonts w:asciiTheme="minorHAnsi" w:eastAsiaTheme="minorEastAsia" w:hAnsiTheme="minorHAnsi" w:cstheme="minorBidi"/>
              <w:noProof/>
            </w:rPr>
          </w:pPr>
          <w:hyperlink w:anchor="_Toc83491897" w:history="1">
            <w:r w:rsidRPr="00AF6E25">
              <w:rPr>
                <w:rStyle w:val="Hipervnculo"/>
                <w:noProof/>
              </w:rPr>
              <w:t>Monitorización</w:t>
            </w:r>
            <w:r>
              <w:rPr>
                <w:noProof/>
                <w:webHidden/>
              </w:rPr>
              <w:tab/>
            </w:r>
            <w:r>
              <w:rPr>
                <w:noProof/>
                <w:webHidden/>
              </w:rPr>
              <w:fldChar w:fldCharType="begin"/>
            </w:r>
            <w:r>
              <w:rPr>
                <w:noProof/>
                <w:webHidden/>
              </w:rPr>
              <w:instrText xml:space="preserve"> PAGEREF _Toc83491897 \h </w:instrText>
            </w:r>
            <w:r>
              <w:rPr>
                <w:noProof/>
                <w:webHidden/>
              </w:rPr>
            </w:r>
            <w:r>
              <w:rPr>
                <w:noProof/>
                <w:webHidden/>
              </w:rPr>
              <w:fldChar w:fldCharType="separate"/>
            </w:r>
            <w:r>
              <w:rPr>
                <w:noProof/>
                <w:webHidden/>
              </w:rPr>
              <w:t>8</w:t>
            </w:r>
            <w:r>
              <w:rPr>
                <w:noProof/>
                <w:webHidden/>
              </w:rPr>
              <w:fldChar w:fldCharType="end"/>
            </w:r>
          </w:hyperlink>
        </w:p>
        <w:p w14:paraId="0BECE480" w14:textId="0A0399AB" w:rsidR="00C01198" w:rsidRDefault="00C01198">
          <w:pPr>
            <w:pStyle w:val="TDC3"/>
            <w:tabs>
              <w:tab w:val="right" w:leader="dot" w:pos="9350"/>
            </w:tabs>
            <w:rPr>
              <w:rFonts w:asciiTheme="minorHAnsi" w:eastAsiaTheme="minorEastAsia" w:hAnsiTheme="minorHAnsi" w:cstheme="minorBidi"/>
              <w:noProof/>
            </w:rPr>
          </w:pPr>
          <w:hyperlink w:anchor="_Toc83491898" w:history="1">
            <w:r w:rsidRPr="00AF6E25">
              <w:rPr>
                <w:rStyle w:val="Hipervnculo"/>
                <w:noProof/>
              </w:rPr>
              <w:t>Estado</w:t>
            </w:r>
            <w:r>
              <w:rPr>
                <w:noProof/>
                <w:webHidden/>
              </w:rPr>
              <w:tab/>
            </w:r>
            <w:r>
              <w:rPr>
                <w:noProof/>
                <w:webHidden/>
              </w:rPr>
              <w:fldChar w:fldCharType="begin"/>
            </w:r>
            <w:r>
              <w:rPr>
                <w:noProof/>
                <w:webHidden/>
              </w:rPr>
              <w:instrText xml:space="preserve"> PAGEREF _Toc83491898 \h </w:instrText>
            </w:r>
            <w:r>
              <w:rPr>
                <w:noProof/>
                <w:webHidden/>
              </w:rPr>
            </w:r>
            <w:r>
              <w:rPr>
                <w:noProof/>
                <w:webHidden/>
              </w:rPr>
              <w:fldChar w:fldCharType="separate"/>
            </w:r>
            <w:r>
              <w:rPr>
                <w:noProof/>
                <w:webHidden/>
              </w:rPr>
              <w:t>8</w:t>
            </w:r>
            <w:r>
              <w:rPr>
                <w:noProof/>
                <w:webHidden/>
              </w:rPr>
              <w:fldChar w:fldCharType="end"/>
            </w:r>
          </w:hyperlink>
        </w:p>
        <w:p w14:paraId="1A06C99C" w14:textId="7ACBC717" w:rsidR="00C01198" w:rsidRDefault="00C01198">
          <w:pPr>
            <w:pStyle w:val="TDC3"/>
            <w:tabs>
              <w:tab w:val="right" w:leader="dot" w:pos="9350"/>
            </w:tabs>
            <w:rPr>
              <w:rFonts w:asciiTheme="minorHAnsi" w:eastAsiaTheme="minorEastAsia" w:hAnsiTheme="minorHAnsi" w:cstheme="minorBidi"/>
              <w:noProof/>
            </w:rPr>
          </w:pPr>
          <w:hyperlink w:anchor="_Toc83491899" w:history="1">
            <w:r w:rsidRPr="00AF6E25">
              <w:rPr>
                <w:rStyle w:val="Hipervnculo"/>
                <w:noProof/>
              </w:rPr>
              <w:t>Acción</w:t>
            </w:r>
            <w:r>
              <w:rPr>
                <w:noProof/>
                <w:webHidden/>
              </w:rPr>
              <w:tab/>
            </w:r>
            <w:r>
              <w:rPr>
                <w:noProof/>
                <w:webHidden/>
              </w:rPr>
              <w:fldChar w:fldCharType="begin"/>
            </w:r>
            <w:r>
              <w:rPr>
                <w:noProof/>
                <w:webHidden/>
              </w:rPr>
              <w:instrText xml:space="preserve"> PAGEREF _Toc83491899 \h </w:instrText>
            </w:r>
            <w:r>
              <w:rPr>
                <w:noProof/>
                <w:webHidden/>
              </w:rPr>
            </w:r>
            <w:r>
              <w:rPr>
                <w:noProof/>
                <w:webHidden/>
              </w:rPr>
              <w:fldChar w:fldCharType="separate"/>
            </w:r>
            <w:r>
              <w:rPr>
                <w:noProof/>
                <w:webHidden/>
              </w:rPr>
              <w:t>9</w:t>
            </w:r>
            <w:r>
              <w:rPr>
                <w:noProof/>
                <w:webHidden/>
              </w:rPr>
              <w:fldChar w:fldCharType="end"/>
            </w:r>
          </w:hyperlink>
        </w:p>
        <w:p w14:paraId="1171279D" w14:textId="66172A54" w:rsidR="00C01198" w:rsidRDefault="00C01198">
          <w:pPr>
            <w:pStyle w:val="TDC3"/>
            <w:tabs>
              <w:tab w:val="right" w:leader="dot" w:pos="9350"/>
            </w:tabs>
            <w:rPr>
              <w:rFonts w:asciiTheme="minorHAnsi" w:eastAsiaTheme="minorEastAsia" w:hAnsiTheme="minorHAnsi" w:cstheme="minorBidi"/>
              <w:noProof/>
            </w:rPr>
          </w:pPr>
          <w:hyperlink w:anchor="_Toc83491900" w:history="1">
            <w:r w:rsidRPr="00AF6E25">
              <w:rPr>
                <w:rStyle w:val="Hipervnculo"/>
                <w:noProof/>
              </w:rPr>
              <w:t>¿Qué es el Aprendizaje por Refuerzo?</w:t>
            </w:r>
            <w:r>
              <w:rPr>
                <w:noProof/>
                <w:webHidden/>
              </w:rPr>
              <w:tab/>
            </w:r>
            <w:r>
              <w:rPr>
                <w:noProof/>
                <w:webHidden/>
              </w:rPr>
              <w:fldChar w:fldCharType="begin"/>
            </w:r>
            <w:r>
              <w:rPr>
                <w:noProof/>
                <w:webHidden/>
              </w:rPr>
              <w:instrText xml:space="preserve"> PAGEREF _Toc83491900 \h </w:instrText>
            </w:r>
            <w:r>
              <w:rPr>
                <w:noProof/>
                <w:webHidden/>
              </w:rPr>
            </w:r>
            <w:r>
              <w:rPr>
                <w:noProof/>
                <w:webHidden/>
              </w:rPr>
              <w:fldChar w:fldCharType="separate"/>
            </w:r>
            <w:r>
              <w:rPr>
                <w:noProof/>
                <w:webHidden/>
              </w:rPr>
              <w:t>9</w:t>
            </w:r>
            <w:r>
              <w:rPr>
                <w:noProof/>
                <w:webHidden/>
              </w:rPr>
              <w:fldChar w:fldCharType="end"/>
            </w:r>
          </w:hyperlink>
        </w:p>
        <w:p w14:paraId="3D095F84" w14:textId="2CD80F94" w:rsidR="00C01198" w:rsidRDefault="00C01198">
          <w:pPr>
            <w:pStyle w:val="TDC3"/>
            <w:tabs>
              <w:tab w:val="right" w:leader="dot" w:pos="9350"/>
            </w:tabs>
            <w:rPr>
              <w:rFonts w:asciiTheme="minorHAnsi" w:eastAsiaTheme="minorEastAsia" w:hAnsiTheme="minorHAnsi" w:cstheme="minorBidi"/>
              <w:noProof/>
            </w:rPr>
          </w:pPr>
          <w:hyperlink w:anchor="_Toc83491901" w:history="1">
            <w:r w:rsidRPr="00AF6E25">
              <w:rPr>
                <w:rStyle w:val="Hipervnculo"/>
                <w:noProof/>
              </w:rPr>
              <w:t>Q-Learning</w:t>
            </w:r>
            <w:r>
              <w:rPr>
                <w:noProof/>
                <w:webHidden/>
              </w:rPr>
              <w:tab/>
            </w:r>
            <w:r>
              <w:rPr>
                <w:noProof/>
                <w:webHidden/>
              </w:rPr>
              <w:fldChar w:fldCharType="begin"/>
            </w:r>
            <w:r>
              <w:rPr>
                <w:noProof/>
                <w:webHidden/>
              </w:rPr>
              <w:instrText xml:space="preserve"> PAGEREF _Toc83491901 \h </w:instrText>
            </w:r>
            <w:r>
              <w:rPr>
                <w:noProof/>
                <w:webHidden/>
              </w:rPr>
            </w:r>
            <w:r>
              <w:rPr>
                <w:noProof/>
                <w:webHidden/>
              </w:rPr>
              <w:fldChar w:fldCharType="separate"/>
            </w:r>
            <w:r>
              <w:rPr>
                <w:noProof/>
                <w:webHidden/>
              </w:rPr>
              <w:t>11</w:t>
            </w:r>
            <w:r>
              <w:rPr>
                <w:noProof/>
                <w:webHidden/>
              </w:rPr>
              <w:fldChar w:fldCharType="end"/>
            </w:r>
          </w:hyperlink>
        </w:p>
        <w:p w14:paraId="2BA22E9C" w14:textId="66739805" w:rsidR="00C01198" w:rsidRDefault="00C01198">
          <w:pPr>
            <w:pStyle w:val="TDC3"/>
            <w:tabs>
              <w:tab w:val="right" w:leader="dot" w:pos="9350"/>
            </w:tabs>
            <w:rPr>
              <w:rFonts w:asciiTheme="minorHAnsi" w:eastAsiaTheme="minorEastAsia" w:hAnsiTheme="minorHAnsi" w:cstheme="minorBidi"/>
              <w:noProof/>
            </w:rPr>
          </w:pPr>
          <w:hyperlink w:anchor="_Toc83491902" w:history="1">
            <w:r w:rsidRPr="00AF6E25">
              <w:rPr>
                <w:rStyle w:val="Hipervnculo"/>
                <w:noProof/>
              </w:rPr>
              <w:t>Deep Q Network (DQN)</w:t>
            </w:r>
            <w:r>
              <w:rPr>
                <w:noProof/>
                <w:webHidden/>
              </w:rPr>
              <w:tab/>
            </w:r>
            <w:r>
              <w:rPr>
                <w:noProof/>
                <w:webHidden/>
              </w:rPr>
              <w:fldChar w:fldCharType="begin"/>
            </w:r>
            <w:r>
              <w:rPr>
                <w:noProof/>
                <w:webHidden/>
              </w:rPr>
              <w:instrText xml:space="preserve"> PAGEREF _Toc83491902 \h </w:instrText>
            </w:r>
            <w:r>
              <w:rPr>
                <w:noProof/>
                <w:webHidden/>
              </w:rPr>
            </w:r>
            <w:r>
              <w:rPr>
                <w:noProof/>
                <w:webHidden/>
              </w:rPr>
              <w:fldChar w:fldCharType="separate"/>
            </w:r>
            <w:r>
              <w:rPr>
                <w:noProof/>
                <w:webHidden/>
              </w:rPr>
              <w:t>14</w:t>
            </w:r>
            <w:r>
              <w:rPr>
                <w:noProof/>
                <w:webHidden/>
              </w:rPr>
              <w:fldChar w:fldCharType="end"/>
            </w:r>
          </w:hyperlink>
        </w:p>
        <w:p w14:paraId="07E2E07B" w14:textId="2CE6FE19" w:rsidR="00C01198" w:rsidRDefault="00C01198">
          <w:pPr>
            <w:pStyle w:val="TDC2"/>
            <w:tabs>
              <w:tab w:val="right" w:leader="dot" w:pos="9350"/>
            </w:tabs>
            <w:rPr>
              <w:rFonts w:asciiTheme="minorHAnsi" w:eastAsiaTheme="minorEastAsia" w:hAnsiTheme="minorHAnsi" w:cstheme="minorBidi"/>
              <w:noProof/>
            </w:rPr>
          </w:pPr>
          <w:hyperlink w:anchor="_Toc83491903" w:history="1">
            <w:r w:rsidRPr="00AF6E25">
              <w:rPr>
                <w:rStyle w:val="Hipervnculo"/>
                <w:noProof/>
              </w:rPr>
              <w:t>Diseño e Implementación</w:t>
            </w:r>
            <w:r>
              <w:rPr>
                <w:noProof/>
                <w:webHidden/>
              </w:rPr>
              <w:tab/>
            </w:r>
            <w:r>
              <w:rPr>
                <w:noProof/>
                <w:webHidden/>
              </w:rPr>
              <w:fldChar w:fldCharType="begin"/>
            </w:r>
            <w:r>
              <w:rPr>
                <w:noProof/>
                <w:webHidden/>
              </w:rPr>
              <w:instrText xml:space="preserve"> PAGEREF _Toc83491903 \h </w:instrText>
            </w:r>
            <w:r>
              <w:rPr>
                <w:noProof/>
                <w:webHidden/>
              </w:rPr>
            </w:r>
            <w:r>
              <w:rPr>
                <w:noProof/>
                <w:webHidden/>
              </w:rPr>
              <w:fldChar w:fldCharType="separate"/>
            </w:r>
            <w:r>
              <w:rPr>
                <w:noProof/>
                <w:webHidden/>
              </w:rPr>
              <w:t>17</w:t>
            </w:r>
            <w:r>
              <w:rPr>
                <w:noProof/>
                <w:webHidden/>
              </w:rPr>
              <w:fldChar w:fldCharType="end"/>
            </w:r>
          </w:hyperlink>
        </w:p>
        <w:p w14:paraId="25CA7EF0" w14:textId="6F916401" w:rsidR="00C01198" w:rsidRDefault="00C01198">
          <w:pPr>
            <w:pStyle w:val="TDC3"/>
            <w:tabs>
              <w:tab w:val="right" w:leader="dot" w:pos="9350"/>
            </w:tabs>
            <w:rPr>
              <w:rFonts w:asciiTheme="minorHAnsi" w:eastAsiaTheme="minorEastAsia" w:hAnsiTheme="minorHAnsi" w:cstheme="minorBidi"/>
              <w:noProof/>
            </w:rPr>
          </w:pPr>
          <w:hyperlink w:anchor="_Toc83491904" w:history="1">
            <w:r w:rsidRPr="00AF6E25">
              <w:rPr>
                <w:rStyle w:val="Hipervnculo"/>
                <w:noProof/>
              </w:rPr>
              <w:t>Entorno</w:t>
            </w:r>
            <w:r>
              <w:rPr>
                <w:noProof/>
                <w:webHidden/>
              </w:rPr>
              <w:tab/>
            </w:r>
            <w:r>
              <w:rPr>
                <w:noProof/>
                <w:webHidden/>
              </w:rPr>
              <w:fldChar w:fldCharType="begin"/>
            </w:r>
            <w:r>
              <w:rPr>
                <w:noProof/>
                <w:webHidden/>
              </w:rPr>
              <w:instrText xml:space="preserve"> PAGEREF _Toc83491904 \h </w:instrText>
            </w:r>
            <w:r>
              <w:rPr>
                <w:noProof/>
                <w:webHidden/>
              </w:rPr>
            </w:r>
            <w:r>
              <w:rPr>
                <w:noProof/>
                <w:webHidden/>
              </w:rPr>
              <w:fldChar w:fldCharType="separate"/>
            </w:r>
            <w:r>
              <w:rPr>
                <w:noProof/>
                <w:webHidden/>
              </w:rPr>
              <w:t>17</w:t>
            </w:r>
            <w:r>
              <w:rPr>
                <w:noProof/>
                <w:webHidden/>
              </w:rPr>
              <w:fldChar w:fldCharType="end"/>
            </w:r>
          </w:hyperlink>
        </w:p>
        <w:p w14:paraId="64749620" w14:textId="2E1B1E47" w:rsidR="00C01198" w:rsidRDefault="00C01198">
          <w:pPr>
            <w:pStyle w:val="TDC3"/>
            <w:tabs>
              <w:tab w:val="right" w:leader="dot" w:pos="9350"/>
            </w:tabs>
            <w:rPr>
              <w:rFonts w:asciiTheme="minorHAnsi" w:eastAsiaTheme="minorEastAsia" w:hAnsiTheme="minorHAnsi" w:cstheme="minorBidi"/>
              <w:noProof/>
            </w:rPr>
          </w:pPr>
          <w:hyperlink w:anchor="_Toc83491905" w:history="1">
            <w:r w:rsidRPr="00AF6E25">
              <w:rPr>
                <w:rStyle w:val="Hipervnculo"/>
                <w:noProof/>
              </w:rPr>
              <w:t>Agente</w:t>
            </w:r>
            <w:r>
              <w:rPr>
                <w:noProof/>
                <w:webHidden/>
              </w:rPr>
              <w:tab/>
            </w:r>
            <w:r>
              <w:rPr>
                <w:noProof/>
                <w:webHidden/>
              </w:rPr>
              <w:fldChar w:fldCharType="begin"/>
            </w:r>
            <w:r>
              <w:rPr>
                <w:noProof/>
                <w:webHidden/>
              </w:rPr>
              <w:instrText xml:space="preserve"> PAGEREF _Toc83491905 \h </w:instrText>
            </w:r>
            <w:r>
              <w:rPr>
                <w:noProof/>
                <w:webHidden/>
              </w:rPr>
            </w:r>
            <w:r>
              <w:rPr>
                <w:noProof/>
                <w:webHidden/>
              </w:rPr>
              <w:fldChar w:fldCharType="separate"/>
            </w:r>
            <w:r>
              <w:rPr>
                <w:noProof/>
                <w:webHidden/>
              </w:rPr>
              <w:t>22</w:t>
            </w:r>
            <w:r>
              <w:rPr>
                <w:noProof/>
                <w:webHidden/>
              </w:rPr>
              <w:fldChar w:fldCharType="end"/>
            </w:r>
          </w:hyperlink>
        </w:p>
        <w:p w14:paraId="67B03AC4" w14:textId="6A0C1F80" w:rsidR="00C01198" w:rsidRDefault="00C01198">
          <w:pPr>
            <w:pStyle w:val="TDC3"/>
            <w:tabs>
              <w:tab w:val="right" w:leader="dot" w:pos="9350"/>
            </w:tabs>
            <w:rPr>
              <w:rFonts w:asciiTheme="minorHAnsi" w:eastAsiaTheme="minorEastAsia" w:hAnsiTheme="minorHAnsi" w:cstheme="minorBidi"/>
              <w:noProof/>
            </w:rPr>
          </w:pPr>
          <w:hyperlink w:anchor="_Toc83491906" w:history="1">
            <w:r w:rsidRPr="00AF6E25">
              <w:rPr>
                <w:rStyle w:val="Hipervnculo"/>
                <w:noProof/>
              </w:rPr>
              <w:t>Entrenamiento</w:t>
            </w:r>
            <w:r>
              <w:rPr>
                <w:noProof/>
                <w:webHidden/>
              </w:rPr>
              <w:tab/>
            </w:r>
            <w:r>
              <w:rPr>
                <w:noProof/>
                <w:webHidden/>
              </w:rPr>
              <w:fldChar w:fldCharType="begin"/>
            </w:r>
            <w:r>
              <w:rPr>
                <w:noProof/>
                <w:webHidden/>
              </w:rPr>
              <w:instrText xml:space="preserve"> PAGEREF _Toc83491906 \h </w:instrText>
            </w:r>
            <w:r>
              <w:rPr>
                <w:noProof/>
                <w:webHidden/>
              </w:rPr>
            </w:r>
            <w:r>
              <w:rPr>
                <w:noProof/>
                <w:webHidden/>
              </w:rPr>
              <w:fldChar w:fldCharType="separate"/>
            </w:r>
            <w:r>
              <w:rPr>
                <w:noProof/>
                <w:webHidden/>
              </w:rPr>
              <w:t>28</w:t>
            </w:r>
            <w:r>
              <w:rPr>
                <w:noProof/>
                <w:webHidden/>
              </w:rPr>
              <w:fldChar w:fldCharType="end"/>
            </w:r>
          </w:hyperlink>
        </w:p>
        <w:p w14:paraId="6ECB55AE" w14:textId="0D79EB19" w:rsidR="00C01198" w:rsidRDefault="00C01198">
          <w:pPr>
            <w:pStyle w:val="TDC3"/>
            <w:tabs>
              <w:tab w:val="right" w:leader="dot" w:pos="9350"/>
            </w:tabs>
            <w:rPr>
              <w:rFonts w:asciiTheme="minorHAnsi" w:eastAsiaTheme="minorEastAsia" w:hAnsiTheme="minorHAnsi" w:cstheme="minorBidi"/>
              <w:noProof/>
            </w:rPr>
          </w:pPr>
          <w:hyperlink w:anchor="_Toc83491907" w:history="1">
            <w:r w:rsidRPr="00AF6E25">
              <w:rPr>
                <w:rStyle w:val="Hipervnculo"/>
                <w:noProof/>
              </w:rPr>
              <w:t>Ejecución</w:t>
            </w:r>
            <w:r>
              <w:rPr>
                <w:noProof/>
                <w:webHidden/>
              </w:rPr>
              <w:tab/>
            </w:r>
            <w:r>
              <w:rPr>
                <w:noProof/>
                <w:webHidden/>
              </w:rPr>
              <w:fldChar w:fldCharType="begin"/>
            </w:r>
            <w:r>
              <w:rPr>
                <w:noProof/>
                <w:webHidden/>
              </w:rPr>
              <w:instrText xml:space="preserve"> PAGEREF _Toc83491907 \h </w:instrText>
            </w:r>
            <w:r>
              <w:rPr>
                <w:noProof/>
                <w:webHidden/>
              </w:rPr>
            </w:r>
            <w:r>
              <w:rPr>
                <w:noProof/>
                <w:webHidden/>
              </w:rPr>
              <w:fldChar w:fldCharType="separate"/>
            </w:r>
            <w:r>
              <w:rPr>
                <w:noProof/>
                <w:webHidden/>
              </w:rPr>
              <w:t>31</w:t>
            </w:r>
            <w:r>
              <w:rPr>
                <w:noProof/>
                <w:webHidden/>
              </w:rPr>
              <w:fldChar w:fldCharType="end"/>
            </w:r>
          </w:hyperlink>
        </w:p>
        <w:p w14:paraId="09A2E44F" w14:textId="622601E2" w:rsidR="00C01198" w:rsidRDefault="00C01198">
          <w:pPr>
            <w:pStyle w:val="TDC2"/>
            <w:tabs>
              <w:tab w:val="right" w:leader="dot" w:pos="9350"/>
            </w:tabs>
            <w:rPr>
              <w:rFonts w:asciiTheme="minorHAnsi" w:eastAsiaTheme="minorEastAsia" w:hAnsiTheme="minorHAnsi" w:cstheme="minorBidi"/>
              <w:noProof/>
            </w:rPr>
          </w:pPr>
          <w:hyperlink w:anchor="_Toc83491908" w:history="1">
            <w:r w:rsidRPr="00AF6E25">
              <w:rPr>
                <w:rStyle w:val="Hipervnculo"/>
                <w:noProof/>
              </w:rPr>
              <w:t>Resultados</w:t>
            </w:r>
            <w:r>
              <w:rPr>
                <w:noProof/>
                <w:webHidden/>
              </w:rPr>
              <w:tab/>
            </w:r>
            <w:r>
              <w:rPr>
                <w:noProof/>
                <w:webHidden/>
              </w:rPr>
              <w:fldChar w:fldCharType="begin"/>
            </w:r>
            <w:r>
              <w:rPr>
                <w:noProof/>
                <w:webHidden/>
              </w:rPr>
              <w:instrText xml:space="preserve"> PAGEREF _Toc83491908 \h </w:instrText>
            </w:r>
            <w:r>
              <w:rPr>
                <w:noProof/>
                <w:webHidden/>
              </w:rPr>
            </w:r>
            <w:r>
              <w:rPr>
                <w:noProof/>
                <w:webHidden/>
              </w:rPr>
              <w:fldChar w:fldCharType="separate"/>
            </w:r>
            <w:r>
              <w:rPr>
                <w:noProof/>
                <w:webHidden/>
              </w:rPr>
              <w:t>33</w:t>
            </w:r>
            <w:r>
              <w:rPr>
                <w:noProof/>
                <w:webHidden/>
              </w:rPr>
              <w:fldChar w:fldCharType="end"/>
            </w:r>
          </w:hyperlink>
        </w:p>
        <w:p w14:paraId="491D53FC" w14:textId="78405262" w:rsidR="00C01198" w:rsidRDefault="00C01198">
          <w:pPr>
            <w:pStyle w:val="TDC3"/>
            <w:tabs>
              <w:tab w:val="right" w:leader="dot" w:pos="9350"/>
            </w:tabs>
            <w:rPr>
              <w:rFonts w:asciiTheme="minorHAnsi" w:eastAsiaTheme="minorEastAsia" w:hAnsiTheme="minorHAnsi" w:cstheme="minorBidi"/>
              <w:noProof/>
            </w:rPr>
          </w:pPr>
          <w:hyperlink w:anchor="_Toc83491909" w:history="1">
            <w:r w:rsidRPr="00AF6E25">
              <w:rPr>
                <w:rStyle w:val="Hipervnculo"/>
                <w:noProof/>
              </w:rPr>
              <w:t>Prueba HPA</w:t>
            </w:r>
            <w:r>
              <w:rPr>
                <w:noProof/>
                <w:webHidden/>
              </w:rPr>
              <w:tab/>
            </w:r>
            <w:r>
              <w:rPr>
                <w:noProof/>
                <w:webHidden/>
              </w:rPr>
              <w:fldChar w:fldCharType="begin"/>
            </w:r>
            <w:r>
              <w:rPr>
                <w:noProof/>
                <w:webHidden/>
              </w:rPr>
              <w:instrText xml:space="preserve"> PAGEREF _Toc83491909 \h </w:instrText>
            </w:r>
            <w:r>
              <w:rPr>
                <w:noProof/>
                <w:webHidden/>
              </w:rPr>
            </w:r>
            <w:r>
              <w:rPr>
                <w:noProof/>
                <w:webHidden/>
              </w:rPr>
              <w:fldChar w:fldCharType="separate"/>
            </w:r>
            <w:r>
              <w:rPr>
                <w:noProof/>
                <w:webHidden/>
              </w:rPr>
              <w:t>34</w:t>
            </w:r>
            <w:r>
              <w:rPr>
                <w:noProof/>
                <w:webHidden/>
              </w:rPr>
              <w:fldChar w:fldCharType="end"/>
            </w:r>
          </w:hyperlink>
        </w:p>
        <w:p w14:paraId="052BC79D" w14:textId="630801CA" w:rsidR="00C01198" w:rsidRDefault="00C01198">
          <w:pPr>
            <w:pStyle w:val="TDC3"/>
            <w:tabs>
              <w:tab w:val="right" w:leader="dot" w:pos="9350"/>
            </w:tabs>
            <w:rPr>
              <w:rFonts w:asciiTheme="minorHAnsi" w:eastAsiaTheme="minorEastAsia" w:hAnsiTheme="minorHAnsi" w:cstheme="minorBidi"/>
              <w:noProof/>
            </w:rPr>
          </w:pPr>
          <w:hyperlink w:anchor="_Toc83491910" w:history="1">
            <w:r w:rsidRPr="00AF6E25">
              <w:rPr>
                <w:rStyle w:val="Hipervnculo"/>
                <w:noProof/>
              </w:rPr>
              <w:t>Prueba Agente con aprendizaje reforzado</w:t>
            </w:r>
            <w:r>
              <w:rPr>
                <w:noProof/>
                <w:webHidden/>
              </w:rPr>
              <w:tab/>
            </w:r>
            <w:r>
              <w:rPr>
                <w:noProof/>
                <w:webHidden/>
              </w:rPr>
              <w:fldChar w:fldCharType="begin"/>
            </w:r>
            <w:r>
              <w:rPr>
                <w:noProof/>
                <w:webHidden/>
              </w:rPr>
              <w:instrText xml:space="preserve"> PAGEREF _Toc83491910 \h </w:instrText>
            </w:r>
            <w:r>
              <w:rPr>
                <w:noProof/>
                <w:webHidden/>
              </w:rPr>
            </w:r>
            <w:r>
              <w:rPr>
                <w:noProof/>
                <w:webHidden/>
              </w:rPr>
              <w:fldChar w:fldCharType="separate"/>
            </w:r>
            <w:r>
              <w:rPr>
                <w:noProof/>
                <w:webHidden/>
              </w:rPr>
              <w:t>35</w:t>
            </w:r>
            <w:r>
              <w:rPr>
                <w:noProof/>
                <w:webHidden/>
              </w:rPr>
              <w:fldChar w:fldCharType="end"/>
            </w:r>
          </w:hyperlink>
        </w:p>
        <w:p w14:paraId="7B957613" w14:textId="46740770" w:rsidR="00C01198" w:rsidRDefault="00C01198">
          <w:pPr>
            <w:pStyle w:val="TDC2"/>
            <w:tabs>
              <w:tab w:val="right" w:leader="dot" w:pos="9350"/>
            </w:tabs>
            <w:rPr>
              <w:rFonts w:asciiTheme="minorHAnsi" w:eastAsiaTheme="minorEastAsia" w:hAnsiTheme="minorHAnsi" w:cstheme="minorBidi"/>
              <w:noProof/>
            </w:rPr>
          </w:pPr>
          <w:hyperlink w:anchor="_Toc83491911" w:history="1">
            <w:r w:rsidRPr="00AF6E25">
              <w:rPr>
                <w:rStyle w:val="Hipervnculo"/>
                <w:noProof/>
              </w:rPr>
              <w:t>Conclusiones</w:t>
            </w:r>
            <w:r>
              <w:rPr>
                <w:noProof/>
                <w:webHidden/>
              </w:rPr>
              <w:tab/>
            </w:r>
            <w:r>
              <w:rPr>
                <w:noProof/>
                <w:webHidden/>
              </w:rPr>
              <w:fldChar w:fldCharType="begin"/>
            </w:r>
            <w:r>
              <w:rPr>
                <w:noProof/>
                <w:webHidden/>
              </w:rPr>
              <w:instrText xml:space="preserve"> PAGEREF _Toc83491911 \h </w:instrText>
            </w:r>
            <w:r>
              <w:rPr>
                <w:noProof/>
                <w:webHidden/>
              </w:rPr>
            </w:r>
            <w:r>
              <w:rPr>
                <w:noProof/>
                <w:webHidden/>
              </w:rPr>
              <w:fldChar w:fldCharType="separate"/>
            </w:r>
            <w:r>
              <w:rPr>
                <w:noProof/>
                <w:webHidden/>
              </w:rPr>
              <w:t>36</w:t>
            </w:r>
            <w:r>
              <w:rPr>
                <w:noProof/>
                <w:webHidden/>
              </w:rPr>
              <w:fldChar w:fldCharType="end"/>
            </w:r>
          </w:hyperlink>
        </w:p>
        <w:p w14:paraId="2FDF9EE7" w14:textId="00C41800" w:rsidR="00C01198" w:rsidRDefault="00C01198">
          <w:pPr>
            <w:pStyle w:val="TDC3"/>
            <w:tabs>
              <w:tab w:val="right" w:leader="dot" w:pos="9350"/>
            </w:tabs>
            <w:rPr>
              <w:rFonts w:asciiTheme="minorHAnsi" w:eastAsiaTheme="minorEastAsia" w:hAnsiTheme="minorHAnsi" w:cstheme="minorBidi"/>
              <w:noProof/>
            </w:rPr>
          </w:pPr>
          <w:hyperlink w:anchor="_Toc83491912" w:history="1">
            <w:r w:rsidRPr="00AF6E25">
              <w:rPr>
                <w:rStyle w:val="Hipervnculo"/>
                <w:noProof/>
              </w:rPr>
              <w:t>Posibles nuevas líneas de trabajo</w:t>
            </w:r>
            <w:r>
              <w:rPr>
                <w:noProof/>
                <w:webHidden/>
              </w:rPr>
              <w:tab/>
            </w:r>
            <w:r>
              <w:rPr>
                <w:noProof/>
                <w:webHidden/>
              </w:rPr>
              <w:fldChar w:fldCharType="begin"/>
            </w:r>
            <w:r>
              <w:rPr>
                <w:noProof/>
                <w:webHidden/>
              </w:rPr>
              <w:instrText xml:space="preserve"> PAGEREF _Toc83491912 \h </w:instrText>
            </w:r>
            <w:r>
              <w:rPr>
                <w:noProof/>
                <w:webHidden/>
              </w:rPr>
            </w:r>
            <w:r>
              <w:rPr>
                <w:noProof/>
                <w:webHidden/>
              </w:rPr>
              <w:fldChar w:fldCharType="separate"/>
            </w:r>
            <w:r>
              <w:rPr>
                <w:noProof/>
                <w:webHidden/>
              </w:rPr>
              <w:t>36</w:t>
            </w:r>
            <w:r>
              <w:rPr>
                <w:noProof/>
                <w:webHidden/>
              </w:rPr>
              <w:fldChar w:fldCharType="end"/>
            </w:r>
          </w:hyperlink>
        </w:p>
        <w:p w14:paraId="30DFE241" w14:textId="2B145907" w:rsidR="00C01198" w:rsidRDefault="00C01198">
          <w:pPr>
            <w:pStyle w:val="TDC2"/>
            <w:tabs>
              <w:tab w:val="right" w:leader="dot" w:pos="9350"/>
            </w:tabs>
            <w:rPr>
              <w:rFonts w:asciiTheme="minorHAnsi" w:eastAsiaTheme="minorEastAsia" w:hAnsiTheme="minorHAnsi" w:cstheme="minorBidi"/>
              <w:noProof/>
            </w:rPr>
          </w:pPr>
          <w:hyperlink w:anchor="_Toc83491913" w:history="1">
            <w:r w:rsidRPr="00AF6E25">
              <w:rPr>
                <w:rStyle w:val="Hipervnculo"/>
                <w:noProof/>
              </w:rPr>
              <w:t>Bibliografía</w:t>
            </w:r>
            <w:r>
              <w:rPr>
                <w:noProof/>
                <w:webHidden/>
              </w:rPr>
              <w:tab/>
            </w:r>
            <w:r>
              <w:rPr>
                <w:noProof/>
                <w:webHidden/>
              </w:rPr>
              <w:fldChar w:fldCharType="begin"/>
            </w:r>
            <w:r>
              <w:rPr>
                <w:noProof/>
                <w:webHidden/>
              </w:rPr>
              <w:instrText xml:space="preserve"> PAGEREF _Toc83491913 \h </w:instrText>
            </w:r>
            <w:r>
              <w:rPr>
                <w:noProof/>
                <w:webHidden/>
              </w:rPr>
            </w:r>
            <w:r>
              <w:rPr>
                <w:noProof/>
                <w:webHidden/>
              </w:rPr>
              <w:fldChar w:fldCharType="separate"/>
            </w:r>
            <w:r>
              <w:rPr>
                <w:noProof/>
                <w:webHidden/>
              </w:rPr>
              <w:t>38</w:t>
            </w:r>
            <w:r>
              <w:rPr>
                <w:noProof/>
                <w:webHidden/>
              </w:rPr>
              <w:fldChar w:fldCharType="end"/>
            </w:r>
          </w:hyperlink>
        </w:p>
        <w:p w14:paraId="17F7A564" w14:textId="1759B15B" w:rsidR="00C01198" w:rsidRDefault="00C01198">
          <w:pPr>
            <w:pStyle w:val="TDC2"/>
            <w:tabs>
              <w:tab w:val="right" w:leader="dot" w:pos="9350"/>
            </w:tabs>
            <w:rPr>
              <w:rFonts w:asciiTheme="minorHAnsi" w:eastAsiaTheme="minorEastAsia" w:hAnsiTheme="minorHAnsi" w:cstheme="minorBidi"/>
              <w:noProof/>
            </w:rPr>
          </w:pPr>
          <w:hyperlink w:anchor="_Toc83491914" w:history="1">
            <w:r w:rsidRPr="00AF6E25">
              <w:rPr>
                <w:rStyle w:val="Hipervnculo"/>
                <w:noProof/>
              </w:rPr>
              <w:t>Otros Recursos</w:t>
            </w:r>
            <w:r>
              <w:rPr>
                <w:noProof/>
                <w:webHidden/>
              </w:rPr>
              <w:tab/>
            </w:r>
            <w:r>
              <w:rPr>
                <w:noProof/>
                <w:webHidden/>
              </w:rPr>
              <w:fldChar w:fldCharType="begin"/>
            </w:r>
            <w:r>
              <w:rPr>
                <w:noProof/>
                <w:webHidden/>
              </w:rPr>
              <w:instrText xml:space="preserve"> PAGEREF _Toc83491914 \h </w:instrText>
            </w:r>
            <w:r>
              <w:rPr>
                <w:noProof/>
                <w:webHidden/>
              </w:rPr>
            </w:r>
            <w:r>
              <w:rPr>
                <w:noProof/>
                <w:webHidden/>
              </w:rPr>
              <w:fldChar w:fldCharType="separate"/>
            </w:r>
            <w:r>
              <w:rPr>
                <w:noProof/>
                <w:webHidden/>
              </w:rPr>
              <w:t>39</w:t>
            </w:r>
            <w:r>
              <w:rPr>
                <w:noProof/>
                <w:webHidden/>
              </w:rPr>
              <w:fldChar w:fldCharType="end"/>
            </w:r>
          </w:hyperlink>
        </w:p>
        <w:p w14:paraId="1290B5A3" w14:textId="3B968BE4" w:rsidR="00C01198" w:rsidRDefault="00C01198">
          <w:pPr>
            <w:pStyle w:val="TDC3"/>
            <w:tabs>
              <w:tab w:val="right" w:leader="dot" w:pos="9350"/>
            </w:tabs>
            <w:rPr>
              <w:rFonts w:asciiTheme="minorHAnsi" w:eastAsiaTheme="minorEastAsia" w:hAnsiTheme="minorHAnsi" w:cstheme="minorBidi"/>
              <w:noProof/>
            </w:rPr>
          </w:pPr>
          <w:hyperlink w:anchor="_Toc83491915" w:history="1">
            <w:r w:rsidRPr="00AF6E25">
              <w:rPr>
                <w:rStyle w:val="Hipervnculo"/>
                <w:noProof/>
              </w:rPr>
              <w:t>Repositorio de Código</w:t>
            </w:r>
            <w:r>
              <w:rPr>
                <w:noProof/>
                <w:webHidden/>
              </w:rPr>
              <w:tab/>
            </w:r>
            <w:r>
              <w:rPr>
                <w:noProof/>
                <w:webHidden/>
              </w:rPr>
              <w:fldChar w:fldCharType="begin"/>
            </w:r>
            <w:r>
              <w:rPr>
                <w:noProof/>
                <w:webHidden/>
              </w:rPr>
              <w:instrText xml:space="preserve"> PAGEREF _Toc83491915 \h </w:instrText>
            </w:r>
            <w:r>
              <w:rPr>
                <w:noProof/>
                <w:webHidden/>
              </w:rPr>
            </w:r>
            <w:r>
              <w:rPr>
                <w:noProof/>
                <w:webHidden/>
              </w:rPr>
              <w:fldChar w:fldCharType="separate"/>
            </w:r>
            <w:r>
              <w:rPr>
                <w:noProof/>
                <w:webHidden/>
              </w:rPr>
              <w:t>39</w:t>
            </w:r>
            <w:r>
              <w:rPr>
                <w:noProof/>
                <w:webHidden/>
              </w:rPr>
              <w:fldChar w:fldCharType="end"/>
            </w:r>
          </w:hyperlink>
        </w:p>
        <w:p w14:paraId="5494EC8E" w14:textId="3F97F846" w:rsidR="00C01198" w:rsidRDefault="00C01198">
          <w:pPr>
            <w:pStyle w:val="TDC3"/>
            <w:tabs>
              <w:tab w:val="right" w:leader="dot" w:pos="9350"/>
            </w:tabs>
            <w:rPr>
              <w:rFonts w:asciiTheme="minorHAnsi" w:eastAsiaTheme="minorEastAsia" w:hAnsiTheme="minorHAnsi" w:cstheme="minorBidi"/>
              <w:noProof/>
            </w:rPr>
          </w:pPr>
          <w:hyperlink w:anchor="_Toc83491916" w:history="1">
            <w:r w:rsidRPr="00AF6E25">
              <w:rPr>
                <w:rStyle w:val="Hipervnculo"/>
                <w:noProof/>
              </w:rPr>
              <w:t>Cliente Python de Kubernetes</w:t>
            </w:r>
            <w:r>
              <w:rPr>
                <w:noProof/>
                <w:webHidden/>
              </w:rPr>
              <w:tab/>
            </w:r>
            <w:r>
              <w:rPr>
                <w:noProof/>
                <w:webHidden/>
              </w:rPr>
              <w:fldChar w:fldCharType="begin"/>
            </w:r>
            <w:r>
              <w:rPr>
                <w:noProof/>
                <w:webHidden/>
              </w:rPr>
              <w:instrText xml:space="preserve"> PAGEREF _Toc83491916 \h </w:instrText>
            </w:r>
            <w:r>
              <w:rPr>
                <w:noProof/>
                <w:webHidden/>
              </w:rPr>
            </w:r>
            <w:r>
              <w:rPr>
                <w:noProof/>
                <w:webHidden/>
              </w:rPr>
              <w:fldChar w:fldCharType="separate"/>
            </w:r>
            <w:r>
              <w:rPr>
                <w:noProof/>
                <w:webHidden/>
              </w:rPr>
              <w:t>39</w:t>
            </w:r>
            <w:r>
              <w:rPr>
                <w:noProof/>
                <w:webHidden/>
              </w:rPr>
              <w:fldChar w:fldCharType="end"/>
            </w:r>
          </w:hyperlink>
        </w:p>
        <w:p w14:paraId="7043E238" w14:textId="39BFFCFA" w:rsidR="00C01198" w:rsidRDefault="00C01198">
          <w:pPr>
            <w:pStyle w:val="TDC3"/>
            <w:tabs>
              <w:tab w:val="right" w:leader="dot" w:pos="9350"/>
            </w:tabs>
            <w:rPr>
              <w:rFonts w:asciiTheme="minorHAnsi" w:eastAsiaTheme="minorEastAsia" w:hAnsiTheme="minorHAnsi" w:cstheme="minorBidi"/>
              <w:noProof/>
            </w:rPr>
          </w:pPr>
          <w:hyperlink w:anchor="_Toc83491917" w:history="1">
            <w:r w:rsidRPr="00AF6E25">
              <w:rPr>
                <w:rStyle w:val="Hipervnculo"/>
                <w:noProof/>
              </w:rPr>
              <w:t>Indice de Figuras</w:t>
            </w:r>
            <w:r>
              <w:rPr>
                <w:noProof/>
                <w:webHidden/>
              </w:rPr>
              <w:tab/>
            </w:r>
            <w:r>
              <w:rPr>
                <w:noProof/>
                <w:webHidden/>
              </w:rPr>
              <w:fldChar w:fldCharType="begin"/>
            </w:r>
            <w:r>
              <w:rPr>
                <w:noProof/>
                <w:webHidden/>
              </w:rPr>
              <w:instrText xml:space="preserve"> PAGEREF _Toc83491917 \h </w:instrText>
            </w:r>
            <w:r>
              <w:rPr>
                <w:noProof/>
                <w:webHidden/>
              </w:rPr>
            </w:r>
            <w:r>
              <w:rPr>
                <w:noProof/>
                <w:webHidden/>
              </w:rPr>
              <w:fldChar w:fldCharType="separate"/>
            </w:r>
            <w:r>
              <w:rPr>
                <w:noProof/>
                <w:webHidden/>
              </w:rPr>
              <w:t>39</w:t>
            </w:r>
            <w:r>
              <w:rPr>
                <w:noProof/>
                <w:webHidden/>
              </w:rPr>
              <w:fldChar w:fldCharType="end"/>
            </w:r>
          </w:hyperlink>
        </w:p>
        <w:p w14:paraId="70273530" w14:textId="774A67FD" w:rsidR="00300BDB" w:rsidRDefault="00300BDB">
          <w:pPr>
            <w:rPr>
              <w:b/>
              <w:bCs/>
            </w:rPr>
          </w:pPr>
          <w:r>
            <w:rPr>
              <w:b/>
              <w:bCs/>
            </w:rPr>
            <w:lastRenderedPageBreak/>
            <w:fldChar w:fldCharType="end"/>
          </w:r>
        </w:p>
      </w:sdtContent>
    </w:sdt>
    <w:p w14:paraId="4C6F8482" w14:textId="62DEB64C" w:rsidR="001607D0" w:rsidRPr="002D19CD" w:rsidRDefault="004E57B8" w:rsidP="002D19CD">
      <w:pPr>
        <w:pStyle w:val="Ttulo1"/>
        <w:rPr>
          <w:u w:val="single"/>
        </w:rPr>
      </w:pPr>
      <w:bookmarkStart w:id="1" w:name="_Toc83491888"/>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7B5FA3B1" w14:textId="77777777" w:rsidR="00B64852" w:rsidRDefault="00B64852" w:rsidP="00F627D5">
      <w:pPr>
        <w:spacing w:before="240" w:after="240"/>
      </w:pPr>
    </w:p>
    <w:p w14:paraId="1F17C8BF" w14:textId="2EFB7259" w:rsidR="001607D0" w:rsidRDefault="0051485E" w:rsidP="003A4662">
      <w:pPr>
        <w:pStyle w:val="Ttulo2"/>
      </w:pPr>
      <w:bookmarkStart w:id="2" w:name="_Toc83491889"/>
      <w:r>
        <w:lastRenderedPageBreak/>
        <w:t xml:space="preserve">Planteamiento y </w:t>
      </w:r>
      <w:r w:rsidR="003A4662">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3491890"/>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3F1DA440" w:rsidR="00216E35" w:rsidRPr="00E04C03" w:rsidRDefault="00E04C03" w:rsidP="00E04C03">
      <w:pPr>
        <w:pStyle w:val="Descripcin"/>
        <w:jc w:val="center"/>
      </w:pPr>
      <w:bookmarkStart w:id="4" w:name="_Toc83492768"/>
      <w:r>
        <w:t xml:space="preserve">Ilustración </w:t>
      </w:r>
      <w:r>
        <w:fldChar w:fldCharType="begin"/>
      </w:r>
      <w:r>
        <w:instrText xml:space="preserve"> SEQ Ilustración \* ARABIC </w:instrText>
      </w:r>
      <w:r>
        <w:fldChar w:fldCharType="separate"/>
      </w:r>
      <w:r w:rsidR="008D2831">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Un esquema que muestra con algo más de detalle la arquitectura de kubernetes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0EE5C35B" w:rsidR="001F3A4A" w:rsidRDefault="00E04C03" w:rsidP="00E04C03">
      <w:pPr>
        <w:pStyle w:val="Descripcin"/>
        <w:jc w:val="center"/>
      </w:pPr>
      <w:bookmarkStart w:id="5" w:name="_Toc83492769"/>
      <w:r>
        <w:t xml:space="preserve">Ilustración </w:t>
      </w:r>
      <w:r>
        <w:fldChar w:fldCharType="begin"/>
      </w:r>
      <w:r>
        <w:instrText xml:space="preserve"> SEQ Ilustración \* ARABIC </w:instrText>
      </w:r>
      <w:r>
        <w:fldChar w:fldCharType="separate"/>
      </w:r>
      <w:r w:rsidR="008D2831">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3491891"/>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2E023229" w:rsidR="00E06D8E" w:rsidRDefault="00ED38A1" w:rsidP="00A41945">
      <w:r>
        <w:t>Los pods tienen una vida efímera y, en el caso de que presenten fallos, el sistema puede eliminarlos y crear otros nuevos que los sustituyan. De esa forma se mantiene el servicio en alta disponib</w:t>
      </w:r>
      <w:r w:rsidR="00620087">
        <w:t>i</w:t>
      </w:r>
      <w:r>
        <w:t xml:space="preserve">lidad. </w:t>
      </w:r>
    </w:p>
    <w:p w14:paraId="226ABDBC" w14:textId="77777777" w:rsidR="00A41945" w:rsidRPr="00A41945" w:rsidRDefault="00A41945" w:rsidP="00A41945">
      <w:pPr>
        <w:pStyle w:val="Ttulo3"/>
      </w:pPr>
      <w:bookmarkStart w:id="7" w:name="_Toc83491892"/>
      <w:r w:rsidRPr="00A41945">
        <w:t>Deployment</w:t>
      </w:r>
      <w:bookmarkEnd w:id="7"/>
    </w:p>
    <w:p w14:paraId="73FD96A2" w14:textId="77777777" w:rsidR="00A41945" w:rsidRDefault="00A41945" w:rsidP="00A41945"/>
    <w:p w14:paraId="6288ADAD" w14:textId="380A11A6" w:rsidR="00D70C2C" w:rsidRDefault="00D70C2C" w:rsidP="00A41945">
      <w:r>
        <w:t>El Deployment es un objeto de Kubernetes que permite declarar el estado y las características deseadas para el despliegue de una determinada aplicación. En él se especif</w:t>
      </w:r>
      <w:r w:rsidR="0015226A">
        <w:t>i</w:t>
      </w:r>
      <w:r>
        <w:t>ca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3491893"/>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3491894"/>
      <w:r>
        <w:lastRenderedPageBreak/>
        <w:t>Service</w:t>
      </w:r>
      <w:bookmarkEnd w:id="9"/>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3491895"/>
      <w:r>
        <w:t>Namespace</w:t>
      </w:r>
      <w:bookmarkEnd w:id="10"/>
    </w:p>
    <w:p w14:paraId="68F1B52A" w14:textId="77777777" w:rsidR="00DB50FF" w:rsidRDefault="00DB50FF" w:rsidP="00DB50FF"/>
    <w:p w14:paraId="1BBFEA72" w14:textId="7553E232" w:rsidR="00DB50FF" w:rsidRPr="00DB50FF" w:rsidRDefault="00DB50FF" w:rsidP="00DB50FF">
      <w:r>
        <w:t>Los namespaces permiten establecer clusters virtuales dentro de un cluster físico para aislar unos recursos de otros, por ejemplo</w:t>
      </w:r>
      <w:r w:rsidR="0015226A">
        <w:t>,</w:t>
      </w:r>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3491896"/>
      <w:r>
        <w:t>Horizontal Pod Autoscaling</w:t>
      </w:r>
      <w:bookmarkEnd w:id="11"/>
    </w:p>
    <w:p w14:paraId="71FBA929" w14:textId="77777777" w:rsidR="00A41945" w:rsidRPr="007E4D18" w:rsidRDefault="00A41945" w:rsidP="0056248B">
      <w:pPr>
        <w:rPr>
          <w:u w:val="single"/>
        </w:rPr>
      </w:pPr>
    </w:p>
    <w:p w14:paraId="5E956DD9" w14:textId="77777777"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Dockerfile)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2" w:name="_MON_1692284417"/>
    <w:bookmarkEnd w:id="12"/>
    <w:p w14:paraId="34852C09" w14:textId="2AF31F37" w:rsidR="00751CB8" w:rsidRDefault="001C23EA"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7" type="#_x0000_t75" style="width:425.1pt;height:74.3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217" DrawAspect="Content" ObjectID="_1694108000"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lastRenderedPageBreak/>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5050BCA" w:rsidR="004B468E" w:rsidRPr="006F17EE" w:rsidRDefault="006E6233" w:rsidP="009F37EA">
      <w:r>
        <w:object w:dxaOrig="8504" w:dyaOrig="3572" w14:anchorId="5A2A2D88">
          <v:shape id="_x0000_i1218" type="#_x0000_t75" style="width:425.1pt;height:173.9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218" DrawAspect="Content" ObjectID="_1694108001"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yaml </w:t>
      </w:r>
      <w:r w:rsidR="009550A0">
        <w:t>(</w:t>
      </w:r>
      <w:hyperlink r:id="rId14" w:history="1">
        <w:r w:rsidR="009550A0" w:rsidRPr="009550A0">
          <w:rPr>
            <w:rStyle w:val="Hipervnculo"/>
          </w:rPr>
          <w:t>php-apache.yml</w:t>
        </w:r>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6F196475" w:rsidR="007E4D18" w:rsidRPr="00B01591" w:rsidRDefault="00E71720" w:rsidP="006F17EE">
      <w:r>
        <w:object w:dxaOrig="8504" w:dyaOrig="1123" w14:anchorId="098C88EC">
          <v:shape id="_x0000_i1219" type="#_x0000_t75" style="width:425.1pt;height:51.2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219" DrawAspect="Content" ObjectID="_1694108002" r:id="rId16"/>
        </w:object>
      </w:r>
    </w:p>
    <w:p w14:paraId="45D601A5" w14:textId="0A8A1C8C" w:rsidR="006F17EE" w:rsidRDefault="006F17EE" w:rsidP="009F37EA"/>
    <w:p w14:paraId="6F75DAEF" w14:textId="02CA4CF8" w:rsidR="000263D4" w:rsidRDefault="000263D4" w:rsidP="009F37EA">
      <w:r>
        <w:t>En este caso el número máximo de pods será de 5 y el mínimo de 1, siendo el umbral máximo de uso de CPU que deseamos de un 50%. Si se supera en los pods, el HPA creará otros nuevos para que descienda.</w:t>
      </w:r>
    </w:p>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6BE86DBD" w:rsidR="007E4D18" w:rsidRDefault="006E6233" w:rsidP="006F17EE">
      <w:r>
        <w:object w:dxaOrig="8504" w:dyaOrig="1179" w14:anchorId="6F6D753D">
          <v:shape id="_x0000_i1220" type="#_x0000_t75" style="width:425.1pt;height:58.2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220" DrawAspect="Content" ObjectID="_1694108003"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3491897"/>
      <w:r>
        <w:t>Monitorización</w:t>
      </w:r>
      <w:bookmarkEnd w:id="16"/>
    </w:p>
    <w:p w14:paraId="4BD380EF" w14:textId="77777777" w:rsidR="00E63544" w:rsidRDefault="00E63544" w:rsidP="00E63544"/>
    <w:p w14:paraId="0C063E13" w14:textId="77777777"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39869F3D" w:rsidR="007B4E55" w:rsidRDefault="00574BAE" w:rsidP="00574BAE">
      <w:pPr>
        <w:pStyle w:val="Descripcin"/>
        <w:jc w:val="center"/>
      </w:pPr>
      <w:bookmarkStart w:id="17" w:name="_Toc83492770"/>
      <w:r>
        <w:t xml:space="preserve">Ilustración </w:t>
      </w:r>
      <w:r>
        <w:fldChar w:fldCharType="begin"/>
      </w:r>
      <w:r>
        <w:instrText xml:space="preserve"> SEQ Ilustración \* ARABIC </w:instrText>
      </w:r>
      <w:r>
        <w:fldChar w:fldCharType="separate"/>
      </w:r>
      <w:r w:rsidR="008D2831">
        <w:rPr>
          <w:noProof/>
        </w:rPr>
        <w:t>3</w:t>
      </w:r>
      <w:r>
        <w:fldChar w:fldCharType="end"/>
      </w:r>
      <w:r>
        <w:t>: Kubernetes Dashboard</w:t>
      </w:r>
      <w:bookmarkEnd w:id="17"/>
    </w:p>
    <w:p w14:paraId="5A1F1CE9" w14:textId="59400CBF" w:rsidR="00931F43" w:rsidRPr="00931F43" w:rsidRDefault="00931F43" w:rsidP="00931F43">
      <w:r>
        <w:t xml:space="preserve">También, durante los procesos de ejecución del entrenamiento del agente, y del modelo </w:t>
      </w:r>
      <w:r w:rsidR="00240DC9">
        <w:t>generaremos gráficas con información similar que nos permita ver la evolución del número de pods frente al uso de CPU de forma más precisa.</w:t>
      </w:r>
    </w:p>
    <w:p w14:paraId="6F67FD27" w14:textId="77777777" w:rsidR="00F627D5" w:rsidRDefault="00F627D5" w:rsidP="00300BDB">
      <w:pPr>
        <w:pStyle w:val="Ttulo3"/>
      </w:pPr>
      <w:bookmarkStart w:id="18" w:name="_Toc83491898"/>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lastRenderedPageBreak/>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2D3B0B51" w:rsidR="009870F4" w:rsidRDefault="00B4339E" w:rsidP="009F37EA">
      <w:r>
        <w:object w:dxaOrig="8504" w:dyaOrig="1995" w14:anchorId="4ABB0EC7">
          <v:shape id="_x0000_i1230" type="#_x0000_t75" style="width:425.1pt;height:99.65pt" o:ole="">
            <v:imagedata r:id="rId20" o:title=""/>
          </v:shape>
          <o:OLEObject Type="Embed" ProgID="Word.OpenDocumentText.12" ShapeID="_x0000_i1230" DrawAspect="Content" ObjectID="_1694108004" r:id="rId21"/>
        </w:object>
      </w:r>
    </w:p>
    <w:p w14:paraId="293D0118" w14:textId="77777777" w:rsidR="00300BDB" w:rsidRDefault="00300BDB" w:rsidP="00300BDB"/>
    <w:p w14:paraId="245FCD16" w14:textId="77777777" w:rsidR="00F627D5" w:rsidRDefault="00F627D5" w:rsidP="00F627D5">
      <w:pPr>
        <w:pStyle w:val="Ttulo3"/>
      </w:pPr>
      <w:bookmarkStart w:id="20" w:name="_Toc83491899"/>
      <w:r>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632FF893" w:rsidR="00CC49A5" w:rsidRDefault="00B4339E" w:rsidP="002B70CC">
      <w:r>
        <w:object w:dxaOrig="8504" w:dyaOrig="1995" w14:anchorId="0532D11F">
          <v:shape id="_x0000_i1231" type="#_x0000_t75" style="width:425.1pt;height:99.65pt" o:ole="">
            <v:imagedata r:id="rId22" o:title=""/>
          </v:shape>
          <o:OLEObject Type="Embed" ProgID="Word.OpenDocumentText.12" ShapeID="_x0000_i1231" DrawAspect="Content" ObjectID="_1694108005" r:id="rId23"/>
        </w:object>
      </w:r>
    </w:p>
    <w:p w14:paraId="7D70B81C" w14:textId="77777777" w:rsidR="002B70CC" w:rsidRDefault="002B70CC" w:rsidP="002B70CC"/>
    <w:p w14:paraId="68540AAC" w14:textId="77777777" w:rsidR="002B70CC" w:rsidRPr="00F627D5" w:rsidRDefault="002B70CC" w:rsidP="002B70CC"/>
    <w:p w14:paraId="7B2A561A" w14:textId="0BA96F27" w:rsidR="009870F4"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7E19F4BE" w14:textId="77777777" w:rsidR="0051485E" w:rsidRPr="00CC49A5" w:rsidRDefault="0051485E" w:rsidP="009F37EA"/>
    <w:p w14:paraId="223619AF" w14:textId="77777777" w:rsidR="001607D0" w:rsidRDefault="004E57B8" w:rsidP="0051485E">
      <w:pPr>
        <w:pStyle w:val="Ttulo3"/>
      </w:pPr>
      <w:bookmarkStart w:id="22" w:name="_Toc83491900"/>
      <w:r>
        <w:t xml:space="preserve">¿Qué es el Aprendizaje </w:t>
      </w:r>
      <w:r w:rsidR="001A1E4E">
        <w:t xml:space="preserve">por </w:t>
      </w:r>
      <w:r>
        <w:t>Ref</w:t>
      </w:r>
      <w:r w:rsidR="001A1E4E">
        <w:t>uerzo</w:t>
      </w:r>
      <w:r>
        <w:t>?</w:t>
      </w:r>
      <w:bookmarkEnd w:id="22"/>
    </w:p>
    <w:p w14:paraId="10841A54" w14:textId="3CA3DEC8"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r w:rsidR="00F50C72">
        <w:t>cuáles</w:t>
      </w:r>
      <w:r>
        <w:t xml:space="preserve">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w:t>
      </w:r>
      <w:r w:rsidR="00E34B1B">
        <w:lastRenderedPageBreak/>
        <w:t xml:space="preserve">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1C46AF">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5C415F29" w:rsidR="00A85B0B" w:rsidRDefault="00F40AEB" w:rsidP="00F40AEB">
      <w:pPr>
        <w:pStyle w:val="Descripcin"/>
        <w:jc w:val="center"/>
      </w:pPr>
      <w:bookmarkStart w:id="23" w:name="_Toc83492771"/>
      <w:r>
        <w:t xml:space="preserve">Ilustración </w:t>
      </w:r>
      <w:r>
        <w:fldChar w:fldCharType="begin"/>
      </w:r>
      <w:r>
        <w:instrText xml:space="preserve"> SEQ Ilustración \* ARABIC </w:instrText>
      </w:r>
      <w:r>
        <w:fldChar w:fldCharType="separate"/>
      </w:r>
      <w:r w:rsidR="008D2831">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lastRenderedPageBreak/>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1B6CCBDD" w:rsidR="004E0776"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37D5A1D8" w14:textId="090D3489" w:rsidR="008E4F5B" w:rsidRPr="008E4F5B" w:rsidRDefault="008E4F5B" w:rsidP="003718B5">
      <w:pPr>
        <w:pStyle w:val="Descripcin"/>
      </w:pPr>
      <w:r>
        <w:tab/>
      </w:r>
      <w:r>
        <w:tab/>
      </w:r>
      <w:r>
        <w:tab/>
      </w:r>
      <w:r>
        <w:tab/>
      </w:r>
      <w:bookmarkStart w:id="24" w:name="_Toc83492772"/>
      <w:r w:rsidR="003718B5">
        <w:t xml:space="preserve">Ilustración </w:t>
      </w:r>
      <w:r w:rsidR="003718B5">
        <w:fldChar w:fldCharType="begin"/>
      </w:r>
      <w:r w:rsidR="003718B5">
        <w:instrText xml:space="preserve"> SEQ Ilustración \* ARABIC </w:instrText>
      </w:r>
      <w:r w:rsidR="003718B5">
        <w:fldChar w:fldCharType="separate"/>
      </w:r>
      <w:r w:rsidR="008D2831">
        <w:rPr>
          <w:noProof/>
        </w:rPr>
        <w:t>5</w:t>
      </w:r>
      <w:r w:rsidR="003718B5">
        <w:fldChar w:fldCharType="end"/>
      </w:r>
      <w:r w:rsidR="003718B5">
        <w:t>: Arquitectura del Sistema</w:t>
      </w:r>
      <w:r w:rsidR="002F1ED1">
        <w:t xml:space="preserve"> propuesto</w:t>
      </w:r>
      <w:bookmarkEnd w:id="24"/>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13BB6F5D" w14:textId="77777777" w:rsidR="001607D0" w:rsidRDefault="004E57B8" w:rsidP="008E428B">
      <w:pPr>
        <w:pStyle w:val="Ttulo3"/>
      </w:pPr>
      <w:bookmarkStart w:id="25" w:name="_Toc83491901"/>
      <w:r>
        <w:t>Q-Learning</w:t>
      </w:r>
      <w:bookmarkEnd w:id="25"/>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2FFE9474" w:rsidR="000C7C1D" w:rsidRDefault="004E57B8" w:rsidP="003718B5">
      <w:pPr>
        <w:keepNext/>
        <w:spacing w:before="240" w:after="240"/>
        <w:jc w:val="center"/>
      </w:pPr>
      <w:r>
        <w:rPr>
          <w:b/>
          <w:noProof/>
        </w:rPr>
        <w:lastRenderedPageBreak/>
        <w:drawing>
          <wp:inline distT="114300" distB="114300" distL="114300" distR="114300" wp14:anchorId="457A3ED1" wp14:editId="584DAAA9">
            <wp:extent cx="4636415" cy="217993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675658" cy="2198381"/>
                    </a:xfrm>
                    <a:prstGeom prst="rect">
                      <a:avLst/>
                    </a:prstGeom>
                    <a:ln/>
                  </pic:spPr>
                </pic:pic>
              </a:graphicData>
            </a:graphic>
          </wp:inline>
        </w:drawing>
      </w:r>
    </w:p>
    <w:p w14:paraId="6BE2D462" w14:textId="65F29986" w:rsidR="00BB0B2A" w:rsidRPr="00BB0B2A" w:rsidRDefault="000C7C1D" w:rsidP="000C7C1D">
      <w:pPr>
        <w:pStyle w:val="Descripcin"/>
        <w:jc w:val="center"/>
        <w:rPr>
          <w:b/>
          <w:u w:val="single"/>
        </w:rPr>
      </w:pPr>
      <w:bookmarkStart w:id="26" w:name="_Toc83492773"/>
      <w:r>
        <w:t xml:space="preserve">Ilustración </w:t>
      </w:r>
      <w:r>
        <w:fldChar w:fldCharType="begin"/>
      </w:r>
      <w:r>
        <w:instrText xml:space="preserve"> SEQ Ilustración \* ARABIC </w:instrText>
      </w:r>
      <w:r>
        <w:fldChar w:fldCharType="separate"/>
      </w:r>
      <w:r w:rsidR="008D2831">
        <w:rPr>
          <w:noProof/>
        </w:rPr>
        <w:t>6</w:t>
      </w:r>
      <w:r>
        <w:fldChar w:fldCharType="end"/>
      </w:r>
      <w:r>
        <w:t>: Algoritmo Q-Learning</w:t>
      </w:r>
      <w:r w:rsidR="00BB0B2A">
        <w:rPr>
          <w:bCs/>
          <w:sz w:val="16"/>
          <w:szCs w:val="16"/>
        </w:rPr>
        <w:t xml:space="preserve">  </w:t>
      </w:r>
      <w:r w:rsidR="00BB0B2A">
        <w:rPr>
          <w:rStyle w:val="Refdenotaalpie"/>
          <w:b/>
        </w:rPr>
        <w:footnoteReference w:id="9"/>
      </w:r>
      <w:bookmarkEnd w:id="26"/>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r w:rsidR="009E7255" w:rsidRPr="009E7255">
        <w:rPr>
          <w:i/>
          <w:iCs/>
        </w:rPr>
        <w:t>s,a</w:t>
      </w:r>
      <w:proofErr w:type="spell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1BE4505" w:rsidR="00F27982" w:rsidRDefault="00D86818"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2B6AC88E" w14:textId="3A9CAD41" w:rsidR="003910BE" w:rsidRDefault="003910BE" w:rsidP="00C83885">
      <w:pPr>
        <w:jc w:val="center"/>
      </w:pPr>
    </w:p>
    <w:p w14:paraId="27AF5CE6" w14:textId="5C8BACC3" w:rsidR="003910BE" w:rsidRDefault="003910BE" w:rsidP="003910BE">
      <w:r>
        <w:t xml:space="preserve">En un entorno cuyos tamaños de espacios de estados (número de posibles estados) y acciones no </w:t>
      </w:r>
      <w:r w:rsidR="00E26FA6">
        <w:t xml:space="preserve">sea </w:t>
      </w:r>
      <w:r>
        <w:t>excesivamente elevado la función Q puede tomar la forma de una tabla en la que se almacena el valor para cada pareja Estado-Acción.</w:t>
      </w:r>
    </w:p>
    <w:p w14:paraId="415B867D" w14:textId="68602EF5" w:rsidR="003910BE" w:rsidRPr="00C83885" w:rsidRDefault="003910BE" w:rsidP="00C83885">
      <w:pPr>
        <w:jc w:val="center"/>
      </w:pPr>
      <w:r>
        <w:rPr>
          <w:noProof/>
        </w:rPr>
        <w:drawing>
          <wp:inline distT="0" distB="0" distL="0" distR="0" wp14:anchorId="4CF65DEC" wp14:editId="09328587">
            <wp:extent cx="5889237" cy="1940119"/>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6690" cy="1945869"/>
                    </a:xfrm>
                    <a:prstGeom prst="rect">
                      <a:avLst/>
                    </a:prstGeom>
                  </pic:spPr>
                </pic:pic>
              </a:graphicData>
            </a:graphic>
          </wp:inline>
        </w:drawing>
      </w:r>
    </w:p>
    <w:p w14:paraId="3DE026B4" w14:textId="33E3E109" w:rsidR="00E17FA1" w:rsidRDefault="004A351F" w:rsidP="004A351F">
      <w:pPr>
        <w:pStyle w:val="Descripcin"/>
        <w:jc w:val="center"/>
        <w:rPr>
          <w:sz w:val="16"/>
          <w:szCs w:val="16"/>
        </w:rPr>
      </w:pPr>
      <w:bookmarkStart w:id="27" w:name="_Toc83492774"/>
      <w:r>
        <w:t xml:space="preserve">Ilustración </w:t>
      </w:r>
      <w:r>
        <w:fldChar w:fldCharType="begin"/>
      </w:r>
      <w:r>
        <w:instrText xml:space="preserve"> SEQ Ilustración \* ARABIC </w:instrText>
      </w:r>
      <w:r>
        <w:fldChar w:fldCharType="separate"/>
      </w:r>
      <w:r w:rsidR="008D2831">
        <w:rPr>
          <w:noProof/>
        </w:rPr>
        <w:t>7</w:t>
      </w:r>
      <w:r>
        <w:fldChar w:fldCharType="end"/>
      </w:r>
      <w:r>
        <w:t>: Función Q implementada como tabla</w:t>
      </w:r>
      <w:r>
        <w:rPr>
          <w:rStyle w:val="Refdenotaalpie"/>
          <w:sz w:val="16"/>
          <w:szCs w:val="16"/>
        </w:rPr>
        <w:footnoteReference w:id="11"/>
      </w:r>
      <w:bookmarkEnd w:id="27"/>
    </w:p>
    <w:p w14:paraId="5B39A905" w14:textId="55F4DE05" w:rsidR="00E17FA1" w:rsidRDefault="00E17FA1" w:rsidP="00E17FA1">
      <w:pPr>
        <w:pStyle w:val="Ttulo4"/>
      </w:pPr>
      <w:r>
        <w:lastRenderedPageBreak/>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2"/>
      </w:r>
      <w:r w:rsidR="001268B8">
        <w:t>:</w:t>
      </w:r>
    </w:p>
    <w:p w14:paraId="32BBDAF3" w14:textId="77777777" w:rsidR="00991DD2" w:rsidRDefault="00991DD2" w:rsidP="00991DD2">
      <w:pPr>
        <w:jc w:val="center"/>
      </w:pPr>
    </w:p>
    <w:p w14:paraId="6BCB7298" w14:textId="77777777" w:rsidR="006508DB" w:rsidRPr="006508DB" w:rsidRDefault="00D86818"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r w:rsidR="00E904C9" w:rsidRPr="00E904C9">
        <w:rPr>
          <w:i/>
          <w:iCs/>
        </w:rPr>
        <w:t>s,a</w:t>
      </w:r>
      <w:proofErr w:type="spell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 xml:space="preserve">que es la tasa de aprendizaje o “learning rate” y que permite aumentar o disminuir el efecto del término entre paréntesis en el </w:t>
      </w:r>
      <w:r w:rsidR="00E904C9">
        <w:lastRenderedPageBreak/>
        <w:t>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D86818"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8" w:name="_Toc83491902"/>
      <w:r>
        <w:t>Deep Q</w:t>
      </w:r>
      <w:r w:rsidR="002E38F9">
        <w:t xml:space="preserve"> Network</w:t>
      </w:r>
      <w:r w:rsidR="00076CEB">
        <w:t xml:space="preserve"> (DQN)</w:t>
      </w:r>
      <w:bookmarkEnd w:id="28"/>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lastRenderedPageBreak/>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570" cy="2118342"/>
                    </a:xfrm>
                    <a:prstGeom prst="rect">
                      <a:avLst/>
                    </a:prstGeom>
                  </pic:spPr>
                </pic:pic>
              </a:graphicData>
            </a:graphic>
          </wp:inline>
        </w:drawing>
      </w:r>
    </w:p>
    <w:p w14:paraId="09361376" w14:textId="754FA38E" w:rsidR="00E56D3D" w:rsidRDefault="00C83885" w:rsidP="00C83885">
      <w:pPr>
        <w:pStyle w:val="Descripcin"/>
        <w:jc w:val="center"/>
        <w:rPr>
          <w:sz w:val="16"/>
          <w:szCs w:val="16"/>
        </w:rPr>
      </w:pPr>
      <w:bookmarkStart w:id="29" w:name="_Toc83492775"/>
      <w:r>
        <w:t xml:space="preserve">Ilustración </w:t>
      </w:r>
      <w:r>
        <w:fldChar w:fldCharType="begin"/>
      </w:r>
      <w:r>
        <w:instrText xml:space="preserve"> SEQ Ilustración \* ARABIC </w:instrText>
      </w:r>
      <w:r>
        <w:fldChar w:fldCharType="separate"/>
      </w:r>
      <w:r w:rsidR="008D2831">
        <w:rPr>
          <w:noProof/>
        </w:rPr>
        <w:t>8</w:t>
      </w:r>
      <w:r>
        <w:fldChar w:fldCharType="end"/>
      </w:r>
      <w:r>
        <w:t>: Deep Q Network (DQN)</w:t>
      </w:r>
      <w:r w:rsidR="00E56D3D">
        <w:rPr>
          <w:sz w:val="16"/>
          <w:szCs w:val="16"/>
        </w:rPr>
        <w:t xml:space="preserve"> </w:t>
      </w:r>
      <w:r w:rsidR="00E56D3D">
        <w:rPr>
          <w:rStyle w:val="Refdenotaalpie"/>
          <w:sz w:val="16"/>
          <w:szCs w:val="16"/>
        </w:rPr>
        <w:footnoteReference w:id="13"/>
      </w:r>
      <w:bookmarkEnd w:id="29"/>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D86818"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953385"/>
                    </a:xfrm>
                    <a:prstGeom prst="rect">
                      <a:avLst/>
                    </a:prstGeom>
                  </pic:spPr>
                </pic:pic>
              </a:graphicData>
            </a:graphic>
          </wp:inline>
        </w:drawing>
      </w:r>
    </w:p>
    <w:p w14:paraId="5F4B9E01" w14:textId="15631B20" w:rsidR="003F22D7" w:rsidRDefault="003F22D7" w:rsidP="003F22D7">
      <w:pPr>
        <w:pStyle w:val="Descripcin"/>
        <w:jc w:val="center"/>
      </w:pPr>
      <w:bookmarkStart w:id="30" w:name="_Toc83492776"/>
      <w:r>
        <w:t xml:space="preserve">Ilustración </w:t>
      </w:r>
      <w:r>
        <w:fldChar w:fldCharType="begin"/>
      </w:r>
      <w:r>
        <w:instrText xml:space="preserve"> SEQ Ilustración \* ARABIC </w:instrText>
      </w:r>
      <w:r>
        <w:fldChar w:fldCharType="separate"/>
      </w:r>
      <w:r w:rsidR="008D2831">
        <w:rPr>
          <w:noProof/>
        </w:rPr>
        <w:t>9</w:t>
      </w:r>
      <w:r>
        <w:fldChar w:fldCharType="end"/>
      </w:r>
      <w:r>
        <w:t>: Agente DQN con Replay Buffer</w:t>
      </w:r>
      <w:r>
        <w:rPr>
          <w:rStyle w:val="Refdenotaalpie"/>
        </w:rPr>
        <w:footnoteReference w:id="14"/>
      </w:r>
      <w:bookmarkEnd w:id="30"/>
    </w:p>
    <w:p w14:paraId="66091C98" w14:textId="77777777" w:rsidR="003F22D7" w:rsidRDefault="003F22D7">
      <w:pPr>
        <w:spacing w:before="240"/>
      </w:pPr>
    </w:p>
    <w:p w14:paraId="10369ED0" w14:textId="72F96E4B" w:rsidR="00E30245" w:rsidRPr="00D712E3" w:rsidRDefault="00E30245">
      <w:pPr>
        <w:spacing w:before="240"/>
        <w:rPr>
          <w:bCs/>
        </w:rPr>
      </w:pPr>
      <w:r>
        <w:rPr>
          <w:bCs/>
        </w:rPr>
        <w:lastRenderedPageBreak/>
        <w:t>En la que quedan de manifiesto la utilización de la red neuronal para implementar la función Q(s,</w:t>
      </w:r>
      <w:r w:rsidR="003F22D7">
        <w:rPr>
          <w:bCs/>
        </w:rPr>
        <w:t xml:space="preserve"> </w:t>
      </w:r>
      <w:r>
        <w:rPr>
          <w:bCs/>
        </w:rPr>
        <w:t>a),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31" w:name="_Toc83491903"/>
      <w:r>
        <w:lastRenderedPageBreak/>
        <w:t xml:space="preserve">Diseño e </w:t>
      </w:r>
      <w:r w:rsidR="00B23033">
        <w:t>Implementación</w:t>
      </w:r>
      <w:bookmarkEnd w:id="31"/>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D86818"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32" w:name="_Toc83491904"/>
      <w:r>
        <w:t>En</w:t>
      </w:r>
      <w:r w:rsidR="00667FBF">
        <w:t>torno</w:t>
      </w:r>
      <w:bookmarkEnd w:id="32"/>
    </w:p>
    <w:p w14:paraId="6369FCEB" w14:textId="46BAB9C2" w:rsidR="001607D0" w:rsidRDefault="00BB4F16" w:rsidP="00BB4F16">
      <w:pPr>
        <w:pStyle w:val="Ttulo4"/>
      </w:pPr>
      <w:r>
        <w:t>E</w:t>
      </w:r>
      <w:r w:rsidR="004E57B8">
        <w:t>stado</w:t>
      </w:r>
      <w:r w:rsidR="00BB45E3">
        <w:t>s</w:t>
      </w:r>
    </w:p>
    <w:p w14:paraId="7418AFA4" w14:textId="6F10B759"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en cada uno de ellos. En nuestra comparativa permitiremos un máximo de 5 pods levantados simultáneamente para reducir complejidad y coste de entrenamiento pero es un parámetro que podrá ser modificado por configuración. Por tanto</w:t>
      </w:r>
      <w:r w:rsidR="00BA2873">
        <w:t>,</w:t>
      </w:r>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45021EE0" w14:textId="77777777" w:rsidR="003633D9" w:rsidRDefault="00BA2873" w:rsidP="003633D9">
      <w:pPr>
        <w:keepNext/>
        <w:jc w:val="center"/>
      </w:pPr>
      <w:r>
        <w:rPr>
          <w:noProof/>
        </w:rPr>
        <w:drawing>
          <wp:inline distT="0" distB="0" distL="0" distR="0" wp14:anchorId="757C1D7B" wp14:editId="7969E8B1">
            <wp:extent cx="3904090" cy="2589171"/>
            <wp:effectExtent l="0" t="0" r="127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4396" cy="2615902"/>
                    </a:xfrm>
                    <a:prstGeom prst="rect">
                      <a:avLst/>
                    </a:prstGeom>
                  </pic:spPr>
                </pic:pic>
              </a:graphicData>
            </a:graphic>
          </wp:inline>
        </w:drawing>
      </w:r>
    </w:p>
    <w:p w14:paraId="25223636" w14:textId="5FCD63F8" w:rsidR="006011E2" w:rsidRDefault="003633D9" w:rsidP="003633D9">
      <w:pPr>
        <w:pStyle w:val="Descripcin"/>
        <w:jc w:val="center"/>
      </w:pPr>
      <w:bookmarkStart w:id="33" w:name="_Toc83492777"/>
      <w:r>
        <w:t xml:space="preserve">Ilustración </w:t>
      </w:r>
      <w:r>
        <w:fldChar w:fldCharType="begin"/>
      </w:r>
      <w:r>
        <w:instrText xml:space="preserve"> SEQ Ilustración \* ARABIC </w:instrText>
      </w:r>
      <w:r>
        <w:fldChar w:fldCharType="separate"/>
      </w:r>
      <w:r w:rsidR="008D2831">
        <w:rPr>
          <w:noProof/>
        </w:rPr>
        <w:t>10</w:t>
      </w:r>
      <w:r>
        <w:fldChar w:fldCharType="end"/>
      </w:r>
      <w:r>
        <w:t>: Vector estado con valores continuos</w:t>
      </w:r>
      <w:bookmarkEnd w:id="33"/>
    </w:p>
    <w:p w14:paraId="674A4A8A" w14:textId="77777777" w:rsidR="00FF3ED7" w:rsidRDefault="00FF3ED7" w:rsidP="001C3150"/>
    <w:p w14:paraId="1AE14A4B" w14:textId="77777777" w:rsidR="00FF3ED7" w:rsidRDefault="00FF3ED7" w:rsidP="001C3150"/>
    <w:p w14:paraId="6A016B6C" w14:textId="77777777" w:rsidR="004F5F22" w:rsidRDefault="004F5F22" w:rsidP="001C3150"/>
    <w:p w14:paraId="649FDDF0" w14:textId="77777777" w:rsidR="004F5F22" w:rsidRDefault="004F5F22" w:rsidP="001C3150"/>
    <w:p w14:paraId="4446C0BD" w14:textId="77777777" w:rsidR="009F239C" w:rsidRDefault="009F239C" w:rsidP="001C3150">
      <w:r>
        <w:t>Para permitir un aprendizaje más acelerado (si bien a costa de una menor precisión) podemos discretizar el estado, de forma que asignaremos un valor fijo a cada pod en función de intervalos de consumo de CPU. Podemos hacerlo mediante la aplicación del siguiente código:</w:t>
      </w:r>
    </w:p>
    <w:p w14:paraId="2B1DD0DE" w14:textId="77777777" w:rsidR="009F239C" w:rsidRDefault="009F239C" w:rsidP="001C3150"/>
    <w:bookmarkStart w:id="34" w:name="_MON_1693583410"/>
    <w:bookmarkEnd w:id="34"/>
    <w:p w14:paraId="27071E80" w14:textId="6DE9CC46" w:rsidR="004F5F22" w:rsidRDefault="009F239C" w:rsidP="009F239C">
      <w:pPr>
        <w:jc w:val="center"/>
      </w:pPr>
      <w:r>
        <w:object w:dxaOrig="8504" w:dyaOrig="2850" w14:anchorId="31E1D197">
          <v:shape id="_x0000_i1221" type="#_x0000_t75" style="width:425.1pt;height:142.85pt" o:ole="">
            <v:imagedata r:id="rId32" o:title=""/>
          </v:shape>
          <o:OLEObject Type="Embed" ProgID="Word.OpenDocumentText.12" ShapeID="_x0000_i1221" DrawAspect="Content" ObjectID="_1694108006" r:id="rId33"/>
        </w:object>
      </w:r>
    </w:p>
    <w:p w14:paraId="3D4E790A" w14:textId="068645C9" w:rsidR="009F239C" w:rsidRDefault="009F239C" w:rsidP="009F239C">
      <w:pPr>
        <w:jc w:val="center"/>
      </w:pPr>
    </w:p>
    <w:p w14:paraId="682FD8A1" w14:textId="704879BE" w:rsidR="009F239C" w:rsidRDefault="009F239C" w:rsidP="009F239C">
      <w:r>
        <w:t>Que asigna el valor 3 a un pod con alto consumo de CPU, 2 al de consumo medio y 1 al de bajo</w:t>
      </w:r>
      <w:r w:rsidR="00BB45E3">
        <w:t xml:space="preserve"> (Los umbrales han sido elegidos teniendo en cuenta que en el “deployment” de Kubernetes hemos indicado un uso de CPU máximo por pod de 500 milicores). </w:t>
      </w:r>
      <w:r>
        <w:t>Por tanto</w:t>
      </w:r>
      <w:r w:rsidR="00EB787F">
        <w:t>,</w:t>
      </w:r>
      <w:r>
        <w:t xml:space="preserve"> el anterior ejemplo de vector estado quedaría:</w:t>
      </w:r>
    </w:p>
    <w:p w14:paraId="74C39D03" w14:textId="0E319373" w:rsidR="009F239C" w:rsidRDefault="009F239C" w:rsidP="009F239C"/>
    <w:p w14:paraId="6478B826" w14:textId="77777777" w:rsidR="000D5348" w:rsidRDefault="009F239C" w:rsidP="000D5348">
      <w:pPr>
        <w:keepNext/>
        <w:jc w:val="center"/>
      </w:pPr>
      <w:r>
        <w:rPr>
          <w:noProof/>
        </w:rPr>
        <w:drawing>
          <wp:inline distT="0" distB="0" distL="0" distR="0" wp14:anchorId="0DBAB2D0" wp14:editId="4E6A964D">
            <wp:extent cx="169545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450" cy="495300"/>
                    </a:xfrm>
                    <a:prstGeom prst="rect">
                      <a:avLst/>
                    </a:prstGeom>
                  </pic:spPr>
                </pic:pic>
              </a:graphicData>
            </a:graphic>
          </wp:inline>
        </w:drawing>
      </w:r>
    </w:p>
    <w:p w14:paraId="1EF2488B" w14:textId="1BEE69B3" w:rsidR="009F239C" w:rsidRDefault="000D5348" w:rsidP="000D5348">
      <w:pPr>
        <w:pStyle w:val="Descripcin"/>
        <w:jc w:val="center"/>
      </w:pPr>
      <w:bookmarkStart w:id="35" w:name="_Toc83492778"/>
      <w:r>
        <w:t xml:space="preserve">Ilustración </w:t>
      </w:r>
      <w:r>
        <w:fldChar w:fldCharType="begin"/>
      </w:r>
      <w:r>
        <w:instrText xml:space="preserve"> SEQ Ilustración \* ARABIC </w:instrText>
      </w:r>
      <w:r>
        <w:fldChar w:fldCharType="separate"/>
      </w:r>
      <w:r w:rsidR="008D2831">
        <w:rPr>
          <w:noProof/>
        </w:rPr>
        <w:t>11</w:t>
      </w:r>
      <w:r>
        <w:fldChar w:fldCharType="end"/>
      </w:r>
      <w:r>
        <w:t>: Vector estado con valores discretizados</w:t>
      </w:r>
      <w:bookmarkEnd w:id="35"/>
    </w:p>
    <w:p w14:paraId="7A792183" w14:textId="77777777" w:rsidR="004F5F22" w:rsidRDefault="004F5F22" w:rsidP="001C3150"/>
    <w:p w14:paraId="525722C8" w14:textId="5729D264"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6" w:name="_MON_1691854905"/>
    <w:bookmarkEnd w:id="36"/>
    <w:p w14:paraId="76CBFC14" w14:textId="144F1532" w:rsidR="00E476E1" w:rsidRDefault="009B0E27" w:rsidP="001C3150">
      <w:r>
        <w:object w:dxaOrig="8504" w:dyaOrig="9120" w14:anchorId="280F57E1">
          <v:shape id="_x0000_i1232" type="#_x0000_t75" style="width:425.1pt;height:456.2pt" o:ole="">
            <v:imagedata r:id="rId35" o:title=""/>
          </v:shape>
          <o:OLEObject Type="Embed" ProgID="Word.OpenDocumentText.12" ShapeID="_x0000_i1232" DrawAspect="Content" ObjectID="_1694108007" r:id="rId36"/>
        </w:object>
      </w:r>
    </w:p>
    <w:p w14:paraId="7C8D345D" w14:textId="501ED410" w:rsidR="00E476E1" w:rsidRDefault="00E476E1" w:rsidP="001C3150"/>
    <w:p w14:paraId="49BA4274" w14:textId="56CE0BBA" w:rsidR="00E476E1" w:rsidRDefault="001F1DEB" w:rsidP="001C3150">
      <w:r>
        <w:t>El objeto “</w:t>
      </w:r>
      <w:proofErr w:type="spellStart"/>
      <w:r>
        <w:t>resource</w:t>
      </w:r>
      <w:proofErr w:type="spellEnd"/>
      <w:r>
        <w:t xml:space="preserve">” se obtiene haciendo uso del “Cliente Python” mencionado en una sección anterior. Para posibilitar el uso del mismo lo importamos del módulo apropiado y lo instanciamos en el método </w:t>
      </w:r>
      <w:r w:rsidR="000D270D">
        <w:t>“</w:t>
      </w:r>
      <w:r>
        <w:t>_</w:t>
      </w:r>
      <w:proofErr w:type="spellStart"/>
      <w:r>
        <w:t>init</w:t>
      </w:r>
      <w:proofErr w:type="spellEnd"/>
      <w:r>
        <w:t>_</w:t>
      </w:r>
      <w:r w:rsidR="000D270D">
        <w:t>”</w:t>
      </w:r>
      <w:r>
        <w:t xml:space="preserve"> de la clase que representa al Entorno:</w:t>
      </w:r>
    </w:p>
    <w:p w14:paraId="668D0E22" w14:textId="4C640977" w:rsidR="001F1DEB" w:rsidRDefault="001F1DEB" w:rsidP="001C3150"/>
    <w:bookmarkStart w:id="37" w:name="_MON_1691855735"/>
    <w:bookmarkEnd w:id="37"/>
    <w:p w14:paraId="708A30A7" w14:textId="665C0E30" w:rsidR="001F1DEB" w:rsidRDefault="0061760E" w:rsidP="001C3150">
      <w:r>
        <w:object w:dxaOrig="8504" w:dyaOrig="1710" w14:anchorId="4FE19964">
          <v:shape id="_x0000_i1222" type="#_x0000_t75" style="width:425.1pt;height:85.8pt" o:ole="">
            <v:imagedata r:id="rId37" o:title=""/>
          </v:shape>
          <o:OLEObject Type="Embed" ProgID="Word.OpenDocumentText.12" ShapeID="_x0000_i1222" DrawAspect="Content" ObjectID="_1694108008" r:id="rId38"/>
        </w:object>
      </w:r>
    </w:p>
    <w:p w14:paraId="2FA292B0" w14:textId="1A8A369C" w:rsidR="00DE63DC" w:rsidRDefault="00DE63DC" w:rsidP="001C3150"/>
    <w:p w14:paraId="435DC747" w14:textId="768D3213" w:rsidR="00D542CA" w:rsidRDefault="00D542CA" w:rsidP="001C3150">
      <w:r>
        <w:lastRenderedPageBreak/>
        <w:t>Tal y cómo se puede observar en el código hemos solicitado al API la información de los Pods levantados en el “namespace” denominado “php-apache”. A continuación</w:t>
      </w:r>
      <w:r w:rsidR="003718B5">
        <w:t>,</w:t>
      </w:r>
      <w:r>
        <w:t xml:space="preserve"> para cada Pod leemos los parámetros de uso de CPU y, finalmente, construimos el vector estado con los datos del número total de Pods y el uso de CPU de cada uno de ellos en milicores (dividimos por 1000000 porque la información obtenida del API viene en nanocores).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8" w:name="_MON_1691855345"/>
    <w:bookmarkEnd w:id="38"/>
    <w:p w14:paraId="6D14565D" w14:textId="2AE14F8B" w:rsidR="001F1DEB" w:rsidRPr="001F1DEB" w:rsidRDefault="00BB5D40" w:rsidP="00BB4F16">
      <w:pPr>
        <w:spacing w:before="240"/>
        <w:rPr>
          <w:u w:val="single"/>
        </w:rPr>
      </w:pPr>
      <w:r>
        <w:object w:dxaOrig="8504" w:dyaOrig="2280" w14:anchorId="6A2CD2AE">
          <v:shape id="_x0000_i1223" type="#_x0000_t75" style="width:425.1pt;height:114.05pt" o:ole="">
            <v:imagedata r:id="rId39" o:title=""/>
          </v:shape>
          <o:OLEObject Type="Embed" ProgID="Word.OpenDocumentText.12" ShapeID="_x0000_i1223" DrawAspect="Content" ObjectID="_1694108009" r:id="rId40"/>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set_replicas” transmitir a Kubernetes dicho comando.</w:t>
      </w:r>
    </w:p>
    <w:p w14:paraId="3EB12D12" w14:textId="2E1ADA4A" w:rsidR="002F0A24" w:rsidRDefault="002F0A24" w:rsidP="002F0A24"/>
    <w:bookmarkStart w:id="39" w:name="_MON_1691856414"/>
    <w:bookmarkEnd w:id="39"/>
    <w:p w14:paraId="57351F0D" w14:textId="6DD20163" w:rsidR="002F0A24" w:rsidRDefault="00360C34" w:rsidP="002F0A24">
      <w:r>
        <w:object w:dxaOrig="8504" w:dyaOrig="1425" w14:anchorId="46DD3FB6">
          <v:shape id="_x0000_i1224" type="#_x0000_t75" style="width:425.1pt;height:71.4pt" o:ole="">
            <v:imagedata r:id="rId41" o:title=""/>
          </v:shape>
          <o:OLEObject Type="Embed" ProgID="Word.OpenDocumentText.12" ShapeID="_x0000_i1224" DrawAspect="Content" ObjectID="_1694108010" r:id="rId42"/>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7D52505F"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59E2369C" w14:textId="5655E04D" w:rsidR="003910BE" w:rsidRDefault="003910BE" w:rsidP="002F0A24"/>
    <w:p w14:paraId="378ADDD0" w14:textId="77777777" w:rsidR="003910BE" w:rsidRDefault="003910BE" w:rsidP="002F0A24"/>
    <w:p w14:paraId="1C518F9D" w14:textId="1804D59C" w:rsidR="001607D0" w:rsidRDefault="00BB4F16" w:rsidP="00BB4F16">
      <w:pPr>
        <w:pStyle w:val="Ttulo4"/>
      </w:pPr>
      <w:r>
        <w:t>R</w:t>
      </w:r>
      <w:r w:rsidR="004E57B8">
        <w:t>ecompensas</w:t>
      </w:r>
    </w:p>
    <w:p w14:paraId="485CBA53" w14:textId="77777777" w:rsidR="00A3770C" w:rsidRDefault="00A3770C" w:rsidP="002C756E"/>
    <w:p w14:paraId="4CB8A0B6" w14:textId="0014BEFD" w:rsidR="00E50078" w:rsidRDefault="002C756E" w:rsidP="002C756E">
      <w:pPr>
        <w:rPr>
          <w:noProof/>
        </w:rPr>
      </w:pPr>
      <w:r>
        <w:t xml:space="preserve">La otra función clave del Entorno es, como hemos indicado, la que calcula la recompensa en función del estado y la acción efectuada. </w:t>
      </w:r>
      <w:r w:rsidR="00006002">
        <w:t xml:space="preserve">Para </w:t>
      </w:r>
      <w:r w:rsidR="00235C7E">
        <w:t xml:space="preserve">implementarla </w:t>
      </w:r>
      <w:r w:rsidR="00F7742B">
        <w:t>haremos uso de</w:t>
      </w:r>
      <w:r w:rsidR="00235C7E">
        <w:t xml:space="preserve"> una tabla en la que </w:t>
      </w:r>
      <w:r w:rsidR="00F7742B">
        <w:t xml:space="preserve">cómo clave utilizaremos una lista con el número de pods </w:t>
      </w:r>
      <w:r w:rsidR="00006002">
        <w:t xml:space="preserve">que consideramos </w:t>
      </w:r>
      <w:r w:rsidR="00F7742B">
        <w:t xml:space="preserve">hacen </w:t>
      </w:r>
      <w:r w:rsidR="00E37C68">
        <w:t xml:space="preserve">un uso </w:t>
      </w:r>
      <w:r w:rsidR="00F7742B">
        <w:t>bajo de CPU, el número de los que hacen un</w:t>
      </w:r>
      <w:r w:rsidR="00E37C68">
        <w:t xml:space="preserve"> uso medio</w:t>
      </w:r>
      <w:r w:rsidR="00F7742B">
        <w:t>, el número de los que hacen un uso intensivo</w:t>
      </w:r>
      <w:r w:rsidR="00E37C68">
        <w:t xml:space="preserve"> </w:t>
      </w:r>
      <w:r w:rsidR="00F7742B">
        <w:t>y, finalmente, la acción decidida por el agente para ese estado</w:t>
      </w:r>
      <w:r w:rsidR="00E37C68">
        <w:t xml:space="preserve">. </w:t>
      </w:r>
      <w:r w:rsidR="00E50078">
        <w:t>Por ejemplo, para el vector estado visto con anterioridad:</w:t>
      </w:r>
    </w:p>
    <w:p w14:paraId="26D6432C" w14:textId="36EFAA5B" w:rsidR="005E678F" w:rsidRDefault="00FB63A0" w:rsidP="005E678F">
      <w:pPr>
        <w:jc w:val="center"/>
      </w:pPr>
      <w:r>
        <w:rPr>
          <w:noProof/>
        </w:rPr>
        <w:drawing>
          <wp:inline distT="0" distB="0" distL="0" distR="0" wp14:anchorId="67F1F18D" wp14:editId="3DDD02F5">
            <wp:extent cx="4315587" cy="246237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25402" cy="2467973"/>
                    </a:xfrm>
                    <a:prstGeom prst="rect">
                      <a:avLst/>
                    </a:prstGeom>
                  </pic:spPr>
                </pic:pic>
              </a:graphicData>
            </a:graphic>
          </wp:inline>
        </w:drawing>
      </w:r>
    </w:p>
    <w:p w14:paraId="666A6184" w14:textId="2BF23718" w:rsidR="005E678F" w:rsidRDefault="005E678F" w:rsidP="005E678F">
      <w:pPr>
        <w:pStyle w:val="Descripcin"/>
        <w:jc w:val="center"/>
      </w:pPr>
      <w:bookmarkStart w:id="40" w:name="_Toc83492779"/>
      <w:r>
        <w:t xml:space="preserve">Ilustración </w:t>
      </w:r>
      <w:r>
        <w:fldChar w:fldCharType="begin"/>
      </w:r>
      <w:r>
        <w:instrText xml:space="preserve"> SEQ Ilustración \* ARABIC </w:instrText>
      </w:r>
      <w:r>
        <w:fldChar w:fldCharType="separate"/>
      </w:r>
      <w:r w:rsidR="008D2831">
        <w:rPr>
          <w:noProof/>
        </w:rPr>
        <w:t>12</w:t>
      </w:r>
      <w:r>
        <w:fldChar w:fldCharType="end"/>
      </w:r>
      <w:r>
        <w:t>: Conversión estado a clave para tabla de recompensas</w:t>
      </w:r>
      <w:bookmarkEnd w:id="40"/>
    </w:p>
    <w:p w14:paraId="1010EEDB" w14:textId="63C6B3DD" w:rsidR="00FB63A0" w:rsidRDefault="00FB63A0" w:rsidP="00FB63A0">
      <w:r>
        <w:t xml:space="preserve">Dado que hay dos pods con bajo consumo de CPU (los que tienen el valor 1), 1 con uso medio (valor 2) y otro con uso intensivo (el de valor 3) y que, a la vista del estado, el agente ha decidido levantar tres pods nuestra clave quedaría tal y cómo vemos en la </w:t>
      </w:r>
      <w:r w:rsidR="00025120">
        <w:t>figura</w:t>
      </w:r>
      <w:r w:rsidR="009B5309">
        <w:t xml:space="preserve"> anterior</w:t>
      </w:r>
    </w:p>
    <w:p w14:paraId="60DF08D4" w14:textId="77777777" w:rsidR="00FB63A0" w:rsidRDefault="00FB63A0" w:rsidP="00FB63A0">
      <w:pPr>
        <w:jc w:val="center"/>
      </w:pPr>
    </w:p>
    <w:p w14:paraId="5DD358BF" w14:textId="087A6B05" w:rsidR="00E50078" w:rsidRDefault="00A45626" w:rsidP="002C756E">
      <w:r>
        <w:t>Con esta clave acudiremos a la tabla de recompensas para recuperar el valor de la recompensa asociada. Dicha tabla tendrá la forma:</w:t>
      </w:r>
    </w:p>
    <w:p w14:paraId="280F1D1D" w14:textId="26748D1C" w:rsidR="00E37C68" w:rsidRDefault="00E37C68" w:rsidP="002C756E"/>
    <w:bookmarkStart w:id="41" w:name="_MON_1691857756"/>
    <w:bookmarkEnd w:id="41"/>
    <w:p w14:paraId="60563D5E" w14:textId="7A77F07A" w:rsidR="00E37C68" w:rsidRDefault="00F7480F" w:rsidP="002C756E">
      <w:r>
        <w:object w:dxaOrig="8504" w:dyaOrig="3996" w14:anchorId="320FC138">
          <v:shape id="_x0000_i1233" type="#_x0000_t75" style="width:371.5pt;height:167.6pt" o:ole="">
            <v:imagedata r:id="rId44" o:title=""/>
          </v:shape>
          <o:OLEObject Type="Embed" ProgID="Word.OpenDocumentText.12" ShapeID="_x0000_i1233" DrawAspect="Content" ObjectID="_1694108011" r:id="rId45"/>
        </w:object>
      </w:r>
    </w:p>
    <w:p w14:paraId="0517D721" w14:textId="7EA4C615" w:rsidR="00E37C68" w:rsidRDefault="00E37C68" w:rsidP="002C756E"/>
    <w:p w14:paraId="620D1010" w14:textId="77777777" w:rsidR="00A3770C" w:rsidRDefault="00A3770C" w:rsidP="002C756E"/>
    <w:p w14:paraId="53293541" w14:textId="189FD887" w:rsidR="00F7480F" w:rsidRDefault="00F7480F" w:rsidP="002C756E">
      <w:r>
        <w:t>Como vemos, en nuestro caso la recompensa será de 5 puntos. Para otras claves vemos que podemos tener también penalizaciones en la forma de puntuaciones negativas si interpretamos que la decisión tomada por el agente ha sido mala.</w:t>
      </w:r>
    </w:p>
    <w:p w14:paraId="0E8C3393" w14:textId="77777777" w:rsidR="00F7480F" w:rsidRDefault="00F7480F" w:rsidP="002C756E"/>
    <w:p w14:paraId="3FB4EFC5" w14:textId="4EFE8DFE" w:rsidR="00A3770C" w:rsidRDefault="004B6D01" w:rsidP="00A3770C">
      <w:r>
        <w:t>El problema con esta aproximación es que tendremos que tener una entrada en la tabla por cada situación posible y en nuestro caso, con un máximo de 5 pods, no son muchas pero, a medida que ampliemos ese límite, pueden llegar a suponer un número complicado de manejar.</w:t>
      </w:r>
    </w:p>
    <w:p w14:paraId="169A20B8" w14:textId="31E5E559" w:rsidR="00C26DBA" w:rsidRDefault="00C26DBA" w:rsidP="00A3770C"/>
    <w:p w14:paraId="5B9C4B24" w14:textId="197827A5" w:rsidR="00C26DBA" w:rsidRDefault="00C26DBA" w:rsidP="00A3770C">
      <w:r>
        <w:t>La forma final de la función de obtención de la recompensa es:</w:t>
      </w:r>
    </w:p>
    <w:p w14:paraId="3195A1A2" w14:textId="5466A2A3" w:rsidR="00C26DBA" w:rsidRDefault="00C26DBA" w:rsidP="00A3770C"/>
    <w:bookmarkStart w:id="42" w:name="_MON_1694100087"/>
    <w:bookmarkEnd w:id="42"/>
    <w:p w14:paraId="007A1871" w14:textId="5018F180" w:rsidR="00C26DBA" w:rsidRDefault="00C26DBA" w:rsidP="00A3770C">
      <w:r>
        <w:object w:dxaOrig="8504" w:dyaOrig="7125" w14:anchorId="7A591C31">
          <v:shape id="_x0000_i1234" type="#_x0000_t75" style="width:425.1pt;height:355.95pt" o:ole="">
            <v:imagedata r:id="rId46" o:title=""/>
          </v:shape>
          <o:OLEObject Type="Embed" ProgID="Word.OpenDocumentText.12" ShapeID="_x0000_i1234" DrawAspect="Content" ObjectID="_1694108012" r:id="rId47"/>
        </w:object>
      </w:r>
    </w:p>
    <w:p w14:paraId="7CDABCBD" w14:textId="77777777" w:rsidR="001607D0" w:rsidRDefault="004E57B8" w:rsidP="00BB4F16">
      <w:pPr>
        <w:pStyle w:val="Ttulo3"/>
      </w:pPr>
      <w:bookmarkStart w:id="43" w:name="_Toc83491905"/>
      <w:r>
        <w:t>Agente</w:t>
      </w:r>
      <w:bookmarkEnd w:id="43"/>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44" w:name="_MON_1692259273"/>
    <w:bookmarkEnd w:id="44"/>
    <w:p w14:paraId="4F52CC77" w14:textId="26659017" w:rsidR="00FE7FB6" w:rsidRDefault="00C26DBA">
      <w:pPr>
        <w:spacing w:before="240"/>
        <w:rPr>
          <w:rFonts w:eastAsia="Times New Roman"/>
        </w:rPr>
      </w:pPr>
      <w:r>
        <w:rPr>
          <w:rFonts w:eastAsia="Times New Roman"/>
        </w:rPr>
        <w:object w:dxaOrig="8504" w:dyaOrig="7566" w14:anchorId="0AA72F6C">
          <v:shape id="_x0000_i1235" type="#_x0000_t75" style="width:425.1pt;height:378.45pt" o:ole="">
            <v:imagedata r:id="rId48" o:title=""/>
          </v:shape>
          <o:OLEObject Type="Embed" ProgID="Word.OpenDocumentText.12" ShapeID="_x0000_i1235" DrawAspect="Content" ObjectID="_1694108013" r:id="rId49"/>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grande en las primeras fases del mismo de forma que 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Keras de </w:t>
      </w:r>
      <w:r>
        <w:t>Tensorflow para darle forma y lo hacemos mediante el método:</w:t>
      </w:r>
    </w:p>
    <w:bookmarkStart w:id="45" w:name="_MON_1692261191"/>
    <w:bookmarkEnd w:id="45"/>
    <w:p w14:paraId="5B041C58" w14:textId="08B6E4FE" w:rsidR="00D23523" w:rsidRDefault="001A72BF">
      <w:pPr>
        <w:spacing w:before="240"/>
        <w:rPr>
          <w:rFonts w:eastAsia="Times New Roman"/>
        </w:rPr>
      </w:pPr>
      <w:r>
        <w:rPr>
          <w:rFonts w:eastAsia="Times New Roman"/>
        </w:rPr>
        <w:object w:dxaOrig="8504" w:dyaOrig="5415" w14:anchorId="5AC925B1">
          <v:shape id="_x0000_i1236" type="#_x0000_t75" style="width:425.1pt;height:270.7pt" o:ole="">
            <v:imagedata r:id="rId50" o:title=""/>
          </v:shape>
          <o:OLEObject Type="Embed" ProgID="Word.OpenDocumentText.12" ShapeID="_x0000_i1236" DrawAspect="Content" ObjectID="_1694108014" r:id="rId51"/>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1A318B85"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lmente</w:t>
      </w:r>
      <w:r w:rsidR="00981BE9">
        <w:rPr>
          <w:rFonts w:eastAsia="Times New Roman"/>
        </w:rPr>
        <w:t>,</w:t>
      </w:r>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6" w:name="_MON_1692263319"/>
    <w:bookmarkEnd w:id="46"/>
    <w:p w14:paraId="0B0F03F0" w14:textId="339273A5" w:rsidR="00A4408E" w:rsidRDefault="00981BE9" w:rsidP="00B45399">
      <w:r>
        <w:object w:dxaOrig="8504" w:dyaOrig="855" w14:anchorId="3D739C2D">
          <v:shape id="_x0000_i1237" type="#_x0000_t75" style="width:425.1pt;height:46.1pt" o:ole="">
            <v:imagedata r:id="rId52" o:title=""/>
          </v:shape>
          <o:OLEObject Type="Embed" ProgID="Word.OpenDocumentText.12" ShapeID="_x0000_i1237" DrawAspect="Content" ObjectID="_1694108015" r:id="rId53"/>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7" w:name="_MON_1692263853"/>
    <w:bookmarkEnd w:id="47"/>
    <w:p w14:paraId="73620F2F" w14:textId="422989CE" w:rsidR="00D70757" w:rsidRDefault="00A724F3" w:rsidP="00511CD1">
      <w:pPr>
        <w:spacing w:before="240"/>
        <w:rPr>
          <w:rFonts w:eastAsia="Times New Roman"/>
        </w:rPr>
      </w:pPr>
      <w:r>
        <w:rPr>
          <w:rFonts w:eastAsia="Times New Roman"/>
        </w:rPr>
        <w:object w:dxaOrig="8504" w:dyaOrig="5985" w14:anchorId="3682B6CE">
          <v:shape id="_x0000_i1238" type="#_x0000_t75" style="width:425.1pt;height:299.5pt" o:ole="">
            <v:imagedata r:id="rId54" o:title=""/>
          </v:shape>
          <o:OLEObject Type="Embed" ProgID="Word.OpenDocumentText.12" ShapeID="_x0000_i1238" DrawAspect="Content" ObjectID="_1694108016" r:id="rId55"/>
        </w:object>
      </w:r>
    </w:p>
    <w:p w14:paraId="650FE90B" w14:textId="13BBB1DF" w:rsidR="00511CD1" w:rsidRDefault="00511CD1" w:rsidP="00511CD1"/>
    <w:p w14:paraId="22A3639F" w14:textId="53CDAB21" w:rsidR="00971FA1" w:rsidRDefault="00971FA1" w:rsidP="00511CD1">
      <w:r>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D86818"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43F90A71" w14:textId="77777777" w:rsidR="006F6381" w:rsidRDefault="006F6381" w:rsidP="0068732A"/>
    <w:p w14:paraId="735EBC67" w14:textId="441278E7"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13B50652" w14:textId="77777777" w:rsidR="006F6381" w:rsidRDefault="006F6381" w:rsidP="0068732A"/>
    <w:p w14:paraId="41027E60" w14:textId="17B710FE" w:rsidR="00B83C02" w:rsidRDefault="00B83C02" w:rsidP="0068732A"/>
    <w:p w14:paraId="65138F7A" w14:textId="18D20B9A"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4D13E2F8" w14:textId="0EF71DA3" w:rsidR="00DD0976" w:rsidRDefault="00DD0976" w:rsidP="00B83C02">
      <w:pPr>
        <w:jc w:val="center"/>
      </w:pPr>
    </w:p>
    <w:p w14:paraId="0C1E08FF" w14:textId="1C64E113" w:rsidR="00B83C02" w:rsidRDefault="00DD0976" w:rsidP="00AB5F72">
      <w:pPr>
        <w:pStyle w:val="Descripcin"/>
      </w:pPr>
      <w:bookmarkStart w:id="48" w:name="_Toc83492780"/>
      <w:r>
        <w:t xml:space="preserve">Ilustración </w:t>
      </w:r>
      <w:r>
        <w:fldChar w:fldCharType="begin"/>
      </w:r>
      <w:r>
        <w:instrText xml:space="preserve"> SEQ Ilustración \* ARABIC </w:instrText>
      </w:r>
      <w:r>
        <w:fldChar w:fldCharType="separate"/>
      </w:r>
      <w:r w:rsidR="008D2831">
        <w:rPr>
          <w:noProof/>
        </w:rPr>
        <w:t>13</w:t>
      </w:r>
      <w:r>
        <w:fldChar w:fldCharType="end"/>
      </w:r>
      <w:r>
        <w:t>: Metáfora de la inestabilidad que se introduce si la red objetivo es la misma que la principal</w:t>
      </w:r>
      <w:bookmarkEnd w:id="48"/>
    </w:p>
    <w:p w14:paraId="40B607F9" w14:textId="77777777" w:rsidR="006F6381" w:rsidRDefault="006F6381" w:rsidP="00B83C02"/>
    <w:p w14:paraId="6C8FC059" w14:textId="77CA9A08"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32842D94" w14:textId="77777777" w:rsidR="00CF30D4" w:rsidRDefault="00CF30D4" w:rsidP="00B83C02"/>
    <w:p w14:paraId="72B6CAD0" w14:textId="698F85D2" w:rsidR="002752B2" w:rsidRDefault="002752B2" w:rsidP="00B83C02"/>
    <w:bookmarkStart w:id="49" w:name="_MON_1692266355"/>
    <w:bookmarkEnd w:id="49"/>
    <w:p w14:paraId="420DB7A9" w14:textId="4F4AE43C" w:rsidR="002752B2" w:rsidRDefault="00001E44" w:rsidP="00B83C02">
      <w:r>
        <w:object w:dxaOrig="8504" w:dyaOrig="1140" w14:anchorId="5BA1B7AE">
          <v:shape id="_x0000_i1239" type="#_x0000_t75" style="width:425.1pt;height:57pt" o:ole="">
            <v:imagedata r:id="rId57" o:title=""/>
          </v:shape>
          <o:OLEObject Type="Embed" ProgID="Word.OpenDocumentText.12" ShapeID="_x0000_i1239" DrawAspect="Content" ObjectID="_1694108017" r:id="rId58"/>
        </w:object>
      </w:r>
    </w:p>
    <w:p w14:paraId="409166EE" w14:textId="4997E546" w:rsidR="00F75C88" w:rsidRDefault="00F75C88" w:rsidP="00B83C02"/>
    <w:p w14:paraId="62909FB9" w14:textId="77777777" w:rsidR="00926105" w:rsidRDefault="00926105"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926105">
      <w:pPr>
        <w:jc w:val="center"/>
      </w:pPr>
      <w:r>
        <w:rPr>
          <w:noProof/>
        </w:rPr>
        <w:lastRenderedPageBreak/>
        <w:drawing>
          <wp:inline distT="0" distB="0" distL="0" distR="0" wp14:anchorId="76BFF07A" wp14:editId="7980856D">
            <wp:extent cx="5117498" cy="3967701"/>
            <wp:effectExtent l="0" t="0" r="698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26154" cy="3974412"/>
                    </a:xfrm>
                    <a:prstGeom prst="rect">
                      <a:avLst/>
                    </a:prstGeom>
                  </pic:spPr>
                </pic:pic>
              </a:graphicData>
            </a:graphic>
          </wp:inline>
        </w:drawing>
      </w:r>
    </w:p>
    <w:p w14:paraId="48A4321C" w14:textId="0D99F0E0" w:rsidR="00F75C88" w:rsidRPr="000835C2" w:rsidRDefault="00926105" w:rsidP="00926105">
      <w:pPr>
        <w:pStyle w:val="Descripcin"/>
        <w:jc w:val="center"/>
        <w:rPr>
          <w:lang w:val="en-US"/>
        </w:rPr>
      </w:pPr>
      <w:bookmarkStart w:id="50" w:name="_Toc83492781"/>
      <w:proofErr w:type="spellStart"/>
      <w:r w:rsidRPr="000835C2">
        <w:rPr>
          <w:lang w:val="en-US"/>
        </w:rPr>
        <w:t>Ilustración</w:t>
      </w:r>
      <w:proofErr w:type="spellEnd"/>
      <w:r w:rsidRPr="000835C2">
        <w:rPr>
          <w:lang w:val="en-US"/>
        </w:rPr>
        <w:t xml:space="preserve"> </w:t>
      </w:r>
      <w:r>
        <w:fldChar w:fldCharType="begin"/>
      </w:r>
      <w:r w:rsidRPr="000835C2">
        <w:rPr>
          <w:lang w:val="en-US"/>
        </w:rPr>
        <w:instrText xml:space="preserve"> SEQ Ilustración \* ARABIC </w:instrText>
      </w:r>
      <w:r>
        <w:fldChar w:fldCharType="separate"/>
      </w:r>
      <w:r w:rsidR="008D2831">
        <w:rPr>
          <w:noProof/>
          <w:lang w:val="en-US"/>
        </w:rPr>
        <w:t>14</w:t>
      </w:r>
      <w:r>
        <w:fldChar w:fldCharType="end"/>
      </w:r>
      <w:r w:rsidRPr="000835C2">
        <w:rPr>
          <w:lang w:val="en-US"/>
        </w:rPr>
        <w:t>: Target Network y Main Network</w:t>
      </w:r>
      <w:r w:rsidR="00364715">
        <w:rPr>
          <w:rStyle w:val="Refdenotaalpie"/>
          <w:lang w:val="en-US"/>
        </w:rPr>
        <w:footnoteReference w:id="15"/>
      </w:r>
      <w:bookmarkEnd w:id="50"/>
    </w:p>
    <w:p w14:paraId="6F4C90C5" w14:textId="77777777" w:rsidR="003444F4" w:rsidRPr="000835C2" w:rsidRDefault="003444F4" w:rsidP="003444F4">
      <w:pPr>
        <w:rPr>
          <w:lang w:val="en-US"/>
        </w:rPr>
      </w:pPr>
    </w:p>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51" w:name="_MON_1692266901"/>
    <w:bookmarkEnd w:id="51"/>
    <w:p w14:paraId="703C0A5B" w14:textId="1AB983BF" w:rsidR="006643FC" w:rsidRDefault="000835C2" w:rsidP="00B83C02">
      <w:r>
        <w:object w:dxaOrig="8504" w:dyaOrig="3420" w14:anchorId="47AEB547">
          <v:shape id="_x0000_i1225" type="#_x0000_t75" style="width:425.1pt;height:171.05pt" o:ole="">
            <v:imagedata r:id="rId60" o:title=""/>
          </v:shape>
          <o:OLEObject Type="Embed" ProgID="Word.OpenDocumentText.12" ShapeID="_x0000_i1225" DrawAspect="Content" ObjectID="_1694108018" r:id="rId61"/>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52" w:name="_Toc83491906"/>
      <w:r>
        <w:t>Entrenamiento</w:t>
      </w:r>
      <w:bookmarkEnd w:id="52"/>
    </w:p>
    <w:p w14:paraId="55DF76E2" w14:textId="6A80C9D9" w:rsidR="00DA4FAD" w:rsidRDefault="00204DAF" w:rsidP="006039FF">
      <w:r>
        <w:t>Para realizar el entrenamiento del agente configuraremos el sistema para hacerlo funcionar durante un cierto n</w:t>
      </w:r>
      <w:r w:rsidR="00375C83">
        <w:t>ú</w:t>
      </w:r>
      <w:r>
        <w:t xml:space="preserve">mero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53" w:name="_MON_1692285504"/>
    <w:bookmarkEnd w:id="53"/>
    <w:p w14:paraId="5B9D07F2" w14:textId="2BA25E1A" w:rsidR="00DA4FAD" w:rsidRDefault="00C20584" w:rsidP="006039FF">
      <w:r>
        <w:object w:dxaOrig="8504" w:dyaOrig="291" w14:anchorId="205BD7EA">
          <v:shape id="_x0000_i1226" type="#_x0000_t75" style="width:425.1pt;height:14.4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226" DrawAspect="Content" ObjectID="_1694108019" r:id="rId63"/>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54" w:name="_MON_1692281143"/>
    <w:bookmarkEnd w:id="54"/>
    <w:p w14:paraId="09395CDB" w14:textId="23D31B68" w:rsidR="00DA4FAD" w:rsidRDefault="005C1289" w:rsidP="006039FF">
      <w:r>
        <w:object w:dxaOrig="8504" w:dyaOrig="2280" w14:anchorId="37F67131">
          <v:shape id="_x0000_i1227" type="#_x0000_t75" style="width:425.1pt;height:120.4pt" o:ole="">
            <v:imagedata r:id="rId64" o:title=""/>
          </v:shape>
          <o:OLEObject Type="Embed" ProgID="Word.OpenDocumentText.12" ShapeID="_x0000_i1227" DrawAspect="Content" ObjectID="_1694108020" r:id="rId65"/>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55" w:name="_MON_1692281412"/>
    <w:bookmarkEnd w:id="55"/>
    <w:p w14:paraId="3D0D7E32" w14:textId="74FD9520" w:rsidR="005B37B1" w:rsidRDefault="00564B20" w:rsidP="006039FF">
      <w:r>
        <w:object w:dxaOrig="8504" w:dyaOrig="7695" w14:anchorId="563C6D7A">
          <v:shape id="_x0000_i1240" type="#_x0000_t75" style="width:425.1pt;height:384.75pt" o:ole="">
            <v:imagedata r:id="rId66" o:title=""/>
          </v:shape>
          <o:OLEObject Type="Embed" ProgID="Word.OpenDocumentText.12" ShapeID="_x0000_i1240" DrawAspect="Content" ObjectID="_1694108021" r:id="rId67"/>
        </w:object>
      </w:r>
    </w:p>
    <w:p w14:paraId="69F8ECC8" w14:textId="717BCCC5" w:rsidR="006039FF" w:rsidRDefault="006039FF" w:rsidP="006039FF"/>
    <w:p w14:paraId="356B86F2" w14:textId="03CC3860" w:rsidR="00315D6B" w:rsidRDefault="00315D6B" w:rsidP="006039FF">
      <w:r>
        <w:t xml:space="preserve">Se actualiza la </w:t>
      </w:r>
      <w:r w:rsidR="008B3F84">
        <w:t>T</w:t>
      </w:r>
      <w:r>
        <w: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56" w:name="_MON_1692283190"/>
    <w:bookmarkEnd w:id="56"/>
    <w:p w14:paraId="01E900E0" w14:textId="32A4BFED" w:rsidR="008462B2" w:rsidRDefault="00133C96" w:rsidP="006039FF">
      <w:r>
        <w:object w:dxaOrig="8504" w:dyaOrig="696" w14:anchorId="5139362B">
          <v:shape id="_x0000_i1228" type="#_x0000_t75" style="width:425.1pt;height:35.1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228" DrawAspect="Content" ObjectID="_1694108022" r:id="rId69"/>
        </w:object>
      </w:r>
    </w:p>
    <w:p w14:paraId="482BCAF0" w14:textId="53153E0A" w:rsidR="00133C96" w:rsidRDefault="00133C96" w:rsidP="006039FF"/>
    <w:p w14:paraId="70F9F234" w14:textId="420A42FC" w:rsidR="00133C96" w:rsidRDefault="00133C96" w:rsidP="006039FF">
      <w:r>
        <w:t>Para crear un pod sencillo a partir de la imagen “busybox”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w:t>
      </w:r>
      <w:r w:rsidR="00A153CD">
        <w:t>,</w:t>
      </w:r>
      <w:r>
        <w:t xml:space="preserve">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7" w:name="_MON_1692283810"/>
    <w:bookmarkEnd w:id="57"/>
    <w:p w14:paraId="090FA7A3" w14:textId="66753249" w:rsidR="00133C96" w:rsidRDefault="008015AC" w:rsidP="006039FF">
      <w:r>
        <w:object w:dxaOrig="8504" w:dyaOrig="7307" w14:anchorId="12C2AB57">
          <v:shape id="_x0000_i1241" type="#_x0000_t75" style="width:425.1pt;height:362.9pt" o:ole="">
            <v:imagedata r:id="rId70" o:title=""/>
            <w10:bordertop type="single" width="4"/>
            <w10:borderleft type="single" width="4"/>
            <w10:borderbottom type="single" width="4"/>
            <w10:borderright type="single" width="4"/>
          </v:shape>
          <o:OLEObject Type="Embed" ProgID="Word.OpenDocumentText.12" ShapeID="_x0000_i1241" DrawAspect="Content" ObjectID="_1694108023" r:id="rId71"/>
        </w:object>
      </w:r>
    </w:p>
    <w:p w14:paraId="570E2215" w14:textId="184BF8EE" w:rsidR="00133C96" w:rsidRDefault="00133C96" w:rsidP="006039FF"/>
    <w:p w14:paraId="40148633" w14:textId="3196CAFF"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con diferente</w:t>
      </w:r>
      <w:r w:rsidR="008015AC">
        <w:t>s</w:t>
      </w:r>
      <w:r w:rsidR="001149B1">
        <w:t xml:space="preserve"> frecuencia en función del minuto en el que se encuentre la hora del sistema</w:t>
      </w:r>
      <w:r w:rsidR="008015AC">
        <w:t>. Los primeros diez minutos de cada hora no aplicará prácticamente carga sobre el sistema (una llamada por minuto)</w:t>
      </w:r>
      <w:r w:rsidR="001149B1">
        <w:t xml:space="preserve">, </w:t>
      </w:r>
      <w:r w:rsidR="008015AC">
        <w:t xml:space="preserve">los siguientes diez provocará una carga media y a continuación otros diez de carga alta. En la siguiente media hora repetirá el patrón. </w:t>
      </w:r>
      <w:r w:rsidR="000070D2">
        <w:t>Por cada llamada efectuada se verá un “OK” en la consola:</w:t>
      </w:r>
    </w:p>
    <w:p w14:paraId="57E1733B" w14:textId="78805FEC" w:rsidR="000070D2" w:rsidRDefault="000070D2" w:rsidP="006039FF"/>
    <w:p w14:paraId="6FECE9ED" w14:textId="77777777" w:rsidR="00091A2A" w:rsidRDefault="00091A2A"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8" w:name="_Toc83491907"/>
      <w:r>
        <w:t>Ejecución</w:t>
      </w:r>
      <w:bookmarkEnd w:id="58"/>
    </w:p>
    <w:p w14:paraId="7CCCD3A6" w14:textId="255BB723"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elementos inherentes al entrenamiento</w:t>
      </w:r>
      <w:r w:rsidR="00BE268F">
        <w:t>, cargando al inicio el modelo con los parámetros que se generaron durante el mismo:</w:t>
      </w:r>
    </w:p>
    <w:bookmarkStart w:id="59" w:name="_MON_1692286989"/>
    <w:bookmarkEnd w:id="59"/>
    <w:p w14:paraId="6FE15981" w14:textId="5C042A32" w:rsidR="00BE268F" w:rsidRDefault="00065B6B">
      <w:pPr>
        <w:spacing w:before="240" w:after="240"/>
      </w:pPr>
      <w:r>
        <w:object w:dxaOrig="8504" w:dyaOrig="4560" w14:anchorId="725F3403">
          <v:shape id="_x0000_i1242" type="#_x0000_t75" style="width:425.1pt;height:228.1pt" o:ole="">
            <v:imagedata r:id="rId74" o:title=""/>
          </v:shape>
          <o:OLEObject Type="Embed" ProgID="Word.OpenDocumentText.12" ShapeID="_x0000_i1242" DrawAspect="Content" ObjectID="_1694108024" r:id="rId75"/>
        </w:object>
      </w:r>
    </w:p>
    <w:p w14:paraId="02F8FF03" w14:textId="77777777" w:rsidR="004C311E" w:rsidRDefault="004C311E">
      <w:pPr>
        <w:spacing w:before="240" w:after="240"/>
      </w:pPr>
    </w:p>
    <w:p w14:paraId="5D21E1C0" w14:textId="7844D053"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60" w:name="_MON_1692287463"/>
    <w:bookmarkEnd w:id="60"/>
    <w:p w14:paraId="0780002C" w14:textId="28AB896C" w:rsidR="00E17496" w:rsidRDefault="00927BA2">
      <w:pPr>
        <w:spacing w:before="240" w:after="240"/>
      </w:pPr>
      <w:r>
        <w:object w:dxaOrig="8504" w:dyaOrig="5130" w14:anchorId="4DAE4DBE">
          <v:shape id="_x0000_i1229" type="#_x0000_t75" style="width:425.1pt;height:245.4pt" o:ole="" o:bordertopcolor="this" o:borderleftcolor="this" o:borderbottomcolor="this" o:borderrightcolor="this">
            <v:imagedata r:id="rId76" o:title=""/>
          </v:shape>
          <o:OLEObject Type="Embed" ProgID="Word.OpenDocumentText.12" ShapeID="_x0000_i1229" DrawAspect="Content" ObjectID="_1694108025" r:id="rId77"/>
        </w:object>
      </w:r>
    </w:p>
    <w:p w14:paraId="695E5F35" w14:textId="159F4E27" w:rsidR="00E17496" w:rsidRDefault="0063256F">
      <w:pPr>
        <w:spacing w:before="240" w:after="240"/>
      </w:pPr>
      <w:r>
        <w:t xml:space="preserve">Tras cada acción se hará una espera (en el ejemplo de </w:t>
      </w:r>
      <w:r w:rsidR="007042C0">
        <w:t>15</w:t>
      </w:r>
      <w:r>
        <w:t xml:space="preserve"> segundos) hasta la siguiente lectura del estado y posterior acción</w:t>
      </w:r>
      <w:r w:rsidR="00517D2C">
        <w:t xml:space="preserve"> para dar tiempo a Kubernetes a completar el estado indicado cómo deseado en el paso previo.</w:t>
      </w:r>
    </w:p>
    <w:p w14:paraId="6268611F" w14:textId="6EDAA406"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r w:rsidR="004F1A5A">
        <w:t>e</w:t>
      </w:r>
      <w:r w:rsidR="006A7F77">
        <w:t xml:space="preserve">ste último de </w:t>
      </w:r>
      <w:r>
        <w:t>la misma forma que hemos preparado para el agente, al margen de monitorizar también con el Dashboard de Kubernetes. Este código simplemente recogerá el estado del Cluster con la misma frecuencia que para el agente y construirá los mismos gráficos</w:t>
      </w:r>
      <w:r w:rsidR="006A7F77">
        <w:t xml:space="preserve"> sin interferir en el trabajo del HPA.</w:t>
      </w:r>
    </w:p>
    <w:bookmarkStart w:id="61" w:name="_MON_1693578348"/>
    <w:bookmarkEnd w:id="61"/>
    <w:p w14:paraId="58E09238" w14:textId="61910DF0" w:rsidR="001607D0" w:rsidRPr="00B23033" w:rsidRDefault="00583A41">
      <w:pPr>
        <w:spacing w:before="240" w:after="240"/>
      </w:pPr>
      <w:r>
        <w:object w:dxaOrig="8504" w:dyaOrig="4152" w14:anchorId="5F0F9725">
          <v:shape id="_x0000_i1243" type="#_x0000_t75" style="width:425.1pt;height:207.95pt" o:ole="">
            <v:imagedata r:id="rId78" o:title=""/>
          </v:shape>
          <o:OLEObject Type="Embed" ProgID="Word.OpenDocumentText.12" ShapeID="_x0000_i1243" DrawAspect="Content" ObjectID="_1694108026" r:id="rId79"/>
        </w:object>
      </w:r>
    </w:p>
    <w:p w14:paraId="3A56658E" w14:textId="77777777" w:rsidR="001607D0" w:rsidRPr="006E6233" w:rsidRDefault="004E57B8" w:rsidP="008E428B">
      <w:pPr>
        <w:pStyle w:val="Ttulo2"/>
      </w:pPr>
      <w:bookmarkStart w:id="62" w:name="_Toc83491908"/>
      <w:r w:rsidRPr="006E6233">
        <w:lastRenderedPageBreak/>
        <w:t>Resultados</w:t>
      </w:r>
      <w:bookmarkEnd w:id="62"/>
    </w:p>
    <w:p w14:paraId="063F91C6" w14:textId="77777777" w:rsidR="004045BB" w:rsidRDefault="00742A3A">
      <w:pPr>
        <w:spacing w:before="240" w:after="240"/>
      </w:pPr>
      <w:r>
        <w:t xml:space="preserve">Una vez entrenado el modelo, preparamos una prueba en la que podamos comparar el comportamiento del HPA de Kubernetes con el de nuestro agente. </w:t>
      </w:r>
    </w:p>
    <w:p w14:paraId="4A540F26" w14:textId="77777777" w:rsidR="004045BB" w:rsidRDefault="00742A3A">
      <w:pPr>
        <w:spacing w:before="240" w:after="240"/>
      </w:pPr>
      <w:r>
        <w:t>En nuestro caso la prueba consistirá en mantener distintas cargas de trabajo sobre el Cluster en intervalos de cinco minutos. Mantendremos los cinco minutos iniciales sin carga para, a continuación, aplicar una carga media durante los cinco minutos siguientes</w:t>
      </w:r>
      <w:r w:rsidR="00FA62A0">
        <w:t xml:space="preserve"> (una llamada cada 0.5 segundos)</w:t>
      </w:r>
      <w:r>
        <w:t xml:space="preserve"> y finalizar con otros cinco a carga máxima</w:t>
      </w:r>
      <w:r w:rsidR="00FA62A0">
        <w:t xml:space="preserve"> (1 llamada cada 0.01 segundos)</w:t>
      </w:r>
      <w:r>
        <w:t xml:space="preserve">. Repetiremos este patrón dos veces. </w:t>
      </w:r>
    </w:p>
    <w:p w14:paraId="1F82D20D" w14:textId="4FC8182B" w:rsidR="001607D0" w:rsidRDefault="00380F3B">
      <w:pPr>
        <w:spacing w:before="240" w:after="240"/>
      </w:pPr>
      <w:r>
        <w:t>En consecuencia, el perfil de consumo de CPU que debemos obtener debería seguir el siguiente patrón</w:t>
      </w:r>
      <w:r w:rsidR="00617A6C">
        <w:t xml:space="preserve"> po</w:t>
      </w:r>
      <w:r w:rsidR="00810B5B">
        <w:t>r</w:t>
      </w:r>
      <w:r w:rsidR="00617A6C">
        <w:t xml:space="preserve"> duplicado</w:t>
      </w:r>
      <w:r>
        <w:t>:</w:t>
      </w:r>
    </w:p>
    <w:p w14:paraId="1E942445" w14:textId="1748F675" w:rsidR="00AB6AC5" w:rsidRDefault="00933FC0">
      <w:pPr>
        <w:spacing w:before="240" w:after="240"/>
      </w:pPr>
      <w:r>
        <w:rPr>
          <w:noProof/>
        </w:rPr>
        <w:drawing>
          <wp:inline distT="0" distB="0" distL="0" distR="0" wp14:anchorId="4C0A7A5C" wp14:editId="081C18F8">
            <wp:extent cx="5540220" cy="2194750"/>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80">
                      <a:extLst>
                        <a:ext uri="{28A0092B-C50C-407E-A947-70E740481C1C}">
                          <a14:useLocalDpi xmlns:a14="http://schemas.microsoft.com/office/drawing/2010/main" val="0"/>
                        </a:ext>
                      </a:extLst>
                    </a:blip>
                    <a:stretch>
                      <a:fillRect/>
                    </a:stretch>
                  </pic:blipFill>
                  <pic:spPr>
                    <a:xfrm>
                      <a:off x="0" y="0"/>
                      <a:ext cx="5540220" cy="2194750"/>
                    </a:xfrm>
                    <a:prstGeom prst="rect">
                      <a:avLst/>
                    </a:prstGeom>
                  </pic:spPr>
                </pic:pic>
              </a:graphicData>
            </a:graphic>
          </wp:inline>
        </w:drawing>
      </w:r>
    </w:p>
    <w:p w14:paraId="6523B1A8" w14:textId="09150CFC" w:rsidR="008A37D8" w:rsidRDefault="008D2831" w:rsidP="008D2831">
      <w:pPr>
        <w:pStyle w:val="Descripcin"/>
        <w:jc w:val="center"/>
      </w:pPr>
      <w:bookmarkStart w:id="63" w:name="_Toc83492782"/>
      <w:r>
        <w:t xml:space="preserve">Ilustración </w:t>
      </w:r>
      <w:r>
        <w:fldChar w:fldCharType="begin"/>
      </w:r>
      <w:r>
        <w:instrText xml:space="preserve"> SEQ Ilustración \* ARABIC </w:instrText>
      </w:r>
      <w:r>
        <w:fldChar w:fldCharType="separate"/>
      </w:r>
      <w:r>
        <w:rPr>
          <w:noProof/>
        </w:rPr>
        <w:t>15</w:t>
      </w:r>
      <w:r>
        <w:fldChar w:fldCharType="end"/>
      </w:r>
      <w:r>
        <w:t>: Patrón de carga para la prueba</w:t>
      </w:r>
      <w:bookmarkEnd w:id="63"/>
    </w:p>
    <w:p w14:paraId="079FE502" w14:textId="77777777" w:rsidR="00EE70CF" w:rsidRPr="00EE70CF" w:rsidRDefault="00EE70CF" w:rsidP="00EE70CF"/>
    <w:p w14:paraId="0C6068F9" w14:textId="70F916BE" w:rsidR="005F5564" w:rsidRDefault="005F5564" w:rsidP="005F5564">
      <w:r>
        <w:t>Cada 15 segundos recogeremos el nivel de uso de CPU y el número de pods levantados en cada intervalo y los guardaremos para plasmarlos posteriormente en una gráfica que nos permita visualizar la evolución del segundo parámetro en función del primero.</w:t>
      </w:r>
    </w:p>
    <w:p w14:paraId="654D213C" w14:textId="77777777" w:rsidR="005F5564" w:rsidRDefault="005F5564" w:rsidP="005F5564"/>
    <w:p w14:paraId="7ACFDDCF" w14:textId="23B7DCC0" w:rsidR="004045BB" w:rsidRDefault="005F5564" w:rsidP="005F5564">
      <w:r>
        <w:t xml:space="preserve">Comenzaremos la prueba con el HPA y, una vez finalizada, lo pararemos para que no interfiera con la prueba del Agente DQN y procederemos a realizar la prueba con </w:t>
      </w:r>
      <w:r w:rsidR="00BB338B">
        <w:t>e</w:t>
      </w:r>
      <w:r>
        <w:t>ste último.</w:t>
      </w:r>
    </w:p>
    <w:p w14:paraId="2E2C8B6B" w14:textId="7DED5BF0" w:rsidR="00186F5D" w:rsidRDefault="00186F5D" w:rsidP="005F5564"/>
    <w:p w14:paraId="15ECFEC0" w14:textId="12620004" w:rsidR="00186F5D" w:rsidRDefault="00186F5D" w:rsidP="005F5564">
      <w:r>
        <w:t>El resumen de los resultados obtenidos queda reflejado en las siguientes gráficas:</w:t>
      </w:r>
    </w:p>
    <w:p w14:paraId="46AED457" w14:textId="77777777" w:rsidR="004045BB" w:rsidRDefault="004045BB" w:rsidP="003F2B73">
      <w:pPr>
        <w:pStyle w:val="Ttulo3"/>
      </w:pPr>
    </w:p>
    <w:p w14:paraId="0EE92787" w14:textId="07178E5D" w:rsidR="00E96DB5" w:rsidRDefault="00E96DB5" w:rsidP="003F2B73">
      <w:pPr>
        <w:pStyle w:val="Ttulo3"/>
      </w:pPr>
    </w:p>
    <w:p w14:paraId="2DBD301F" w14:textId="4DEBE0CA" w:rsidR="00E96DB5" w:rsidRDefault="00E96DB5" w:rsidP="00E96DB5"/>
    <w:p w14:paraId="6D1B82D1" w14:textId="5376792C" w:rsidR="00E96DB5" w:rsidRDefault="00E96DB5" w:rsidP="00E96DB5"/>
    <w:p w14:paraId="47B926D6" w14:textId="196B0931" w:rsidR="00E96DB5" w:rsidRDefault="00E96DB5" w:rsidP="003F2B73">
      <w:pPr>
        <w:pStyle w:val="Ttulo3"/>
      </w:pPr>
    </w:p>
    <w:p w14:paraId="4FFBEEC4" w14:textId="2513B264" w:rsidR="00AB6AC5" w:rsidRDefault="00AB6AC5" w:rsidP="003F2B73">
      <w:pPr>
        <w:pStyle w:val="Ttulo3"/>
      </w:pPr>
      <w:bookmarkStart w:id="64" w:name="_Toc83491909"/>
      <w:r>
        <w:t>Prueba HPA</w:t>
      </w:r>
      <w:bookmarkEnd w:id="64"/>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38712CE0" w:rsidR="003F2B73" w:rsidRDefault="003F2B73">
      <w:pPr>
        <w:spacing w:before="240" w:after="240"/>
      </w:pPr>
      <w:r>
        <w:t>Uso de CPU:</w:t>
      </w:r>
    </w:p>
    <w:p w14:paraId="75B7EF9E" w14:textId="136BF545" w:rsidR="004045BB" w:rsidRDefault="007C7F30" w:rsidP="007C7F30">
      <w:pPr>
        <w:spacing w:before="240" w:after="240"/>
        <w:jc w:val="center"/>
      </w:pPr>
      <w:r>
        <w:rPr>
          <w:noProof/>
        </w:rPr>
        <w:drawing>
          <wp:inline distT="0" distB="0" distL="0" distR="0" wp14:anchorId="2903B3A2" wp14:editId="31731E76">
            <wp:extent cx="3693635" cy="2770226"/>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81">
                      <a:extLst>
                        <a:ext uri="{28A0092B-C50C-407E-A947-70E740481C1C}">
                          <a14:useLocalDpi xmlns:a14="http://schemas.microsoft.com/office/drawing/2010/main" val="0"/>
                        </a:ext>
                      </a:extLst>
                    </a:blip>
                    <a:stretch>
                      <a:fillRect/>
                    </a:stretch>
                  </pic:blipFill>
                  <pic:spPr>
                    <a:xfrm>
                      <a:off x="0" y="0"/>
                      <a:ext cx="3712267" cy="2784200"/>
                    </a:xfrm>
                    <a:prstGeom prst="rect">
                      <a:avLst/>
                    </a:prstGeom>
                  </pic:spPr>
                </pic:pic>
              </a:graphicData>
            </a:graphic>
          </wp:inline>
        </w:drawing>
      </w:r>
    </w:p>
    <w:p w14:paraId="613F144A" w14:textId="6B95D4D9" w:rsidR="003F2B73" w:rsidRDefault="003F2B73">
      <w:pPr>
        <w:spacing w:before="240" w:after="240"/>
      </w:pPr>
      <w:r>
        <w:t>Pods arrancados:</w:t>
      </w:r>
    </w:p>
    <w:p w14:paraId="6E138297" w14:textId="7ECAD7DD" w:rsidR="004045BB" w:rsidRDefault="007C7F30" w:rsidP="004045BB">
      <w:pPr>
        <w:spacing w:before="240" w:after="240"/>
        <w:jc w:val="center"/>
      </w:pPr>
      <w:r>
        <w:rPr>
          <w:noProof/>
        </w:rPr>
        <w:drawing>
          <wp:inline distT="0" distB="0" distL="0" distR="0" wp14:anchorId="46C828EE" wp14:editId="4CBA91BA">
            <wp:extent cx="3832581" cy="2874435"/>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82">
                      <a:extLst>
                        <a:ext uri="{28A0092B-C50C-407E-A947-70E740481C1C}">
                          <a14:useLocalDpi xmlns:a14="http://schemas.microsoft.com/office/drawing/2010/main" val="0"/>
                        </a:ext>
                      </a:extLst>
                    </a:blip>
                    <a:stretch>
                      <a:fillRect/>
                    </a:stretch>
                  </pic:blipFill>
                  <pic:spPr>
                    <a:xfrm>
                      <a:off x="0" y="0"/>
                      <a:ext cx="3832581" cy="2874435"/>
                    </a:xfrm>
                    <a:prstGeom prst="rect">
                      <a:avLst/>
                    </a:prstGeom>
                  </pic:spPr>
                </pic:pic>
              </a:graphicData>
            </a:graphic>
          </wp:inline>
        </w:drawing>
      </w:r>
    </w:p>
    <w:p w14:paraId="34A48837" w14:textId="270A8345" w:rsidR="00AB6AC5" w:rsidRDefault="00AB6AC5">
      <w:pPr>
        <w:spacing w:before="240" w:after="240"/>
      </w:pPr>
    </w:p>
    <w:p w14:paraId="595AA703" w14:textId="752CC0F0" w:rsidR="00AB6AC5" w:rsidRDefault="00AB6AC5" w:rsidP="003F2B73">
      <w:pPr>
        <w:pStyle w:val="Ttulo3"/>
      </w:pPr>
      <w:bookmarkStart w:id="65" w:name="_Toc83491910"/>
      <w:r>
        <w:lastRenderedPageBreak/>
        <w:t>Prueba Agente con aprendizaje reforzado</w:t>
      </w:r>
      <w:bookmarkEnd w:id="65"/>
    </w:p>
    <w:p w14:paraId="0F93EFAA" w14:textId="7ED92220" w:rsidR="003F2B73" w:rsidRDefault="003F2B73" w:rsidP="003F2B73">
      <w:pPr>
        <w:spacing w:before="240" w:after="240"/>
      </w:pPr>
      <w:r>
        <w:t>Uso de CPU:</w:t>
      </w:r>
    </w:p>
    <w:p w14:paraId="6AFF2407" w14:textId="3DABB6E6" w:rsidR="00E96DB5" w:rsidRDefault="00E96DB5" w:rsidP="00E96DB5">
      <w:pPr>
        <w:spacing w:before="240" w:after="240"/>
        <w:jc w:val="center"/>
      </w:pPr>
      <w:r>
        <w:rPr>
          <w:noProof/>
        </w:rPr>
        <w:drawing>
          <wp:inline distT="0" distB="0" distL="0" distR="0" wp14:anchorId="7F945DA2" wp14:editId="5B9F9ABF">
            <wp:extent cx="3927723" cy="2945792"/>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83">
                      <a:extLst>
                        <a:ext uri="{28A0092B-C50C-407E-A947-70E740481C1C}">
                          <a14:useLocalDpi xmlns:a14="http://schemas.microsoft.com/office/drawing/2010/main" val="0"/>
                        </a:ext>
                      </a:extLst>
                    </a:blip>
                    <a:stretch>
                      <a:fillRect/>
                    </a:stretch>
                  </pic:blipFill>
                  <pic:spPr>
                    <a:xfrm>
                      <a:off x="0" y="0"/>
                      <a:ext cx="3934422" cy="2950817"/>
                    </a:xfrm>
                    <a:prstGeom prst="rect">
                      <a:avLst/>
                    </a:prstGeom>
                  </pic:spPr>
                </pic:pic>
              </a:graphicData>
            </a:graphic>
          </wp:inline>
        </w:drawing>
      </w:r>
    </w:p>
    <w:p w14:paraId="6818FA00" w14:textId="77777777" w:rsidR="003F2B73" w:rsidRDefault="003F2B73" w:rsidP="003F2B73">
      <w:pPr>
        <w:spacing w:before="240" w:after="240"/>
      </w:pPr>
      <w:r>
        <w:t>Pods arrancados:</w:t>
      </w:r>
    </w:p>
    <w:p w14:paraId="6623ADBC" w14:textId="4C607EC4" w:rsidR="00380F3B" w:rsidRPr="006E6233" w:rsidRDefault="00E96DB5" w:rsidP="00E96DB5">
      <w:pPr>
        <w:spacing w:before="240" w:after="240"/>
        <w:jc w:val="center"/>
      </w:pPr>
      <w:r>
        <w:rPr>
          <w:noProof/>
        </w:rPr>
        <w:drawing>
          <wp:inline distT="0" distB="0" distL="0" distR="0" wp14:anchorId="2CEC12E6" wp14:editId="6C302771">
            <wp:extent cx="3784527" cy="2838395"/>
            <wp:effectExtent l="0" t="0" r="6985"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84">
                      <a:extLst>
                        <a:ext uri="{28A0092B-C50C-407E-A947-70E740481C1C}">
                          <a14:useLocalDpi xmlns:a14="http://schemas.microsoft.com/office/drawing/2010/main" val="0"/>
                        </a:ext>
                      </a:extLst>
                    </a:blip>
                    <a:stretch>
                      <a:fillRect/>
                    </a:stretch>
                  </pic:blipFill>
                  <pic:spPr>
                    <a:xfrm>
                      <a:off x="0" y="0"/>
                      <a:ext cx="3792910" cy="2844682"/>
                    </a:xfrm>
                    <a:prstGeom prst="rect">
                      <a:avLst/>
                    </a:prstGeom>
                  </pic:spPr>
                </pic:pic>
              </a:graphicData>
            </a:graphic>
          </wp:inline>
        </w:drawing>
      </w:r>
    </w:p>
    <w:p w14:paraId="78C111EA" w14:textId="77777777" w:rsidR="001607D0" w:rsidRPr="006E6233" w:rsidRDefault="004E57B8">
      <w:pPr>
        <w:spacing w:before="240" w:after="240"/>
      </w:pPr>
      <w:r w:rsidRPr="006E6233">
        <w:t xml:space="preserve"> </w:t>
      </w:r>
    </w:p>
    <w:p w14:paraId="21D92C01" w14:textId="77777777" w:rsidR="001607D0" w:rsidRPr="006E6233" w:rsidRDefault="004E57B8">
      <w:pPr>
        <w:spacing w:before="240" w:after="240"/>
      </w:pPr>
      <w:r w:rsidRPr="006E6233">
        <w:t xml:space="preserve"> </w:t>
      </w:r>
    </w:p>
    <w:p w14:paraId="2379EEB8" w14:textId="77777777" w:rsidR="001607D0" w:rsidRPr="006E6233" w:rsidRDefault="004E57B8">
      <w:pPr>
        <w:spacing w:before="240" w:after="240"/>
        <w:rPr>
          <w:u w:val="single"/>
        </w:rPr>
      </w:pPr>
      <w:r w:rsidRPr="006E6233">
        <w:t xml:space="preserve"> </w:t>
      </w:r>
    </w:p>
    <w:p w14:paraId="17C7BFD8" w14:textId="2CD9FA80" w:rsidR="001607D0" w:rsidRPr="003D2566" w:rsidRDefault="004E57B8" w:rsidP="008E428B">
      <w:pPr>
        <w:pStyle w:val="Ttulo2"/>
      </w:pPr>
      <w:bookmarkStart w:id="66" w:name="_Toc83491911"/>
      <w:r w:rsidRPr="003D2566">
        <w:lastRenderedPageBreak/>
        <w:t>Conclusiones</w:t>
      </w:r>
      <w:bookmarkEnd w:id="66"/>
    </w:p>
    <w:p w14:paraId="563ADCE5" w14:textId="238F670E" w:rsidR="008E0C05" w:rsidRDefault="008C6F75" w:rsidP="00B75DC7">
      <w:r>
        <w:t>A la vista de las gráficas obtenidas c</w:t>
      </w:r>
      <w:r w:rsidR="008E0C05">
        <w:t xml:space="preserve">onstatamos </w:t>
      </w:r>
      <w:r>
        <w:t xml:space="preserve">que la red neuronal artificial del agente </w:t>
      </w:r>
      <w:r w:rsidR="00A02206">
        <w:t xml:space="preserve">que mejor resultado nos ha dado </w:t>
      </w:r>
      <w:r>
        <w:t>ha capturado la diferencia entre una situación de bajo uso de la CPU frente a otra de uso intensivo de la misma. Sin embargo</w:t>
      </w:r>
      <w:r w:rsidR="00ED2C89">
        <w:t>,</w:t>
      </w:r>
      <w:r>
        <w:t xml:space="preserve"> </w:t>
      </w:r>
      <w:r w:rsidR="008E0C05">
        <w:t>no hemos llegado a la precisión deseada</w:t>
      </w:r>
      <w:r>
        <w:t xml:space="preserve">, ya que sólo </w:t>
      </w:r>
      <w:r w:rsidR="00754CA7">
        <w:t>ha sido</w:t>
      </w:r>
      <w:r>
        <w:t xml:space="preserve"> capaz de decidir dos acciones de entre las 5 posibles, dos pods para el escenario de poca carga y cuatro pods para el de alta.</w:t>
      </w:r>
      <w:r w:rsidR="004D2356">
        <w:t xml:space="preserve"> </w:t>
      </w:r>
    </w:p>
    <w:p w14:paraId="66CF8863" w14:textId="42B0194D" w:rsidR="004D2356" w:rsidRDefault="004D2356" w:rsidP="00B75DC7"/>
    <w:p w14:paraId="78C788EB" w14:textId="5A249BE7" w:rsidR="004D2356" w:rsidRDefault="004D2356" w:rsidP="00B75DC7">
      <w:r>
        <w:t>Si bien no es el resultado esperado sí denota que el proceso es perfectamente factible y que simplemente, después de los sucesivos procesos de entrenamiento realizados</w:t>
      </w:r>
      <w:r w:rsidR="00272CBB">
        <w:t>, no hemos dado con la configuración correcta de la red del agente o de la formalización de la función de recompensa entre otras posibles causas.</w:t>
      </w:r>
    </w:p>
    <w:p w14:paraId="497DC243" w14:textId="789259E8" w:rsidR="00272CBB" w:rsidRDefault="00272CBB" w:rsidP="00B75DC7"/>
    <w:p w14:paraId="219003C2" w14:textId="25B54C94" w:rsidR="00272CBB" w:rsidRDefault="00272CBB" w:rsidP="00B75DC7">
      <w:r>
        <w:t>Un factor importante a tener en cuenta es que los ciclos de entrenamiento llevan mucho tiempo para un número reducido de episodios y “steps” de los mismos. Esto es debido al tiempo de espera que es necesario entre una acción en el sistema y el tiempo que necesita Kubernetes para crear o destruir los pods indicados y que estos adquieran la carga soportada por el sistema en ese momento. Este tiempo de espera ha oscilado en nuestro caso entre 15 y 20 segundos y, como consecuencia de esto, el agente no ha podido ver durante su entrenamiento un número elevado de estados. E</w:t>
      </w:r>
      <w:r w:rsidR="009E5590">
        <w:t>n e</w:t>
      </w:r>
      <w:r>
        <w:t xml:space="preserve">l entrenamiento más largo logrado </w:t>
      </w:r>
      <w:r w:rsidR="009E5590">
        <w:t>el agente pudo experimentar 5000 estados.</w:t>
      </w:r>
    </w:p>
    <w:p w14:paraId="46E22ED7" w14:textId="0C8925A4" w:rsidR="008E0C05" w:rsidRDefault="008E0C05" w:rsidP="00B75DC7"/>
    <w:p w14:paraId="0475BC1B" w14:textId="157971BE" w:rsidR="00430F63" w:rsidRDefault="00430F63" w:rsidP="00B75DC7">
      <w:r>
        <w:t>También observamos que la respuesta del agente es más rápida ante los cambios de escenario que el HPA. Éste último se demora más tiempo en destruir los pods sobrantes después de una etapa de alto uso de CPU si bien es cierto que es su comportamiento natural en previsión de que la carga pudiera subir de nuevo de forma súbita y poder el coste de volver a arrancar los pods terminados.</w:t>
      </w:r>
      <w:r w:rsidR="00427902">
        <w:t xml:space="preserve"> En entornos donde el coste de mantener las máquinas en funcionamiento sea alto esto puede </w:t>
      </w:r>
      <w:r w:rsidR="00FE5918">
        <w:t>tener un efecto claramente</w:t>
      </w:r>
      <w:r w:rsidR="00427902">
        <w:t xml:space="preserve"> negativo.</w:t>
      </w:r>
    </w:p>
    <w:p w14:paraId="3391D803" w14:textId="43BDB355" w:rsidR="00A921E6" w:rsidRDefault="00A921E6" w:rsidP="00B75DC7"/>
    <w:p w14:paraId="3AF42860" w14:textId="5EF24EED" w:rsidR="00A921E6" w:rsidRDefault="005209E6" w:rsidP="005209E6">
      <w:pPr>
        <w:pStyle w:val="Ttulo3"/>
      </w:pPr>
      <w:bookmarkStart w:id="67" w:name="_Toc83491912"/>
      <w:r>
        <w:t>P</w:t>
      </w:r>
      <w:r>
        <w:t xml:space="preserve">osibles </w:t>
      </w:r>
      <w:r w:rsidRPr="003D2566">
        <w:t>nuevas líneas d</w:t>
      </w:r>
      <w:r>
        <w:t>e trabajo</w:t>
      </w:r>
      <w:bookmarkEnd w:id="67"/>
    </w:p>
    <w:p w14:paraId="35042FC2" w14:textId="090419BB" w:rsidR="005209E6" w:rsidRDefault="005209E6" w:rsidP="00B75DC7"/>
    <w:p w14:paraId="7D5BD680" w14:textId="00739B1B" w:rsidR="000B3995" w:rsidRDefault="000B3995" w:rsidP="00B75DC7">
      <w:r>
        <w:t>Durante el desarrollo del proyecto uno de los puntos más delicados y que influye de forma decisiva en el aprendizaje del agente es la función de recompensa. Como ya hemos visto, en nuestro caso, y debido a las dificultades encontradas, se ha optado por una versión simple implementada con una tabla en la que para una determinada clave que recogía es estado y la acción ejercida por el agente se le asociaba un valor de recompensa. El problema fundamental de esta aproximación es que es muy rígida y que nos condiciona el número máximo de pods que podemos tener en el sistema si no hemos recogido esos casos en la tabla.</w:t>
      </w:r>
      <w:r w:rsidR="00B475D8">
        <w:t xml:space="preserve"> Si se deseara un número alto de pods la tarea de generar la tabla puede volverse pronto intratable. Es por ello que una de las tareas de mejora sería tratar de encontrar otra fórmula para expresar la  función de recompensa, quizás de forma similar a como el algoritmo DQN sustituye la tabla para la función Q por una red neuronal artificial.</w:t>
      </w:r>
    </w:p>
    <w:p w14:paraId="3DD755D1" w14:textId="77777777" w:rsidR="000B3995" w:rsidRPr="003D2566" w:rsidRDefault="000B3995" w:rsidP="00B75DC7"/>
    <w:p w14:paraId="19E9ACF9" w14:textId="349D8D7F" w:rsidR="00CD14AB" w:rsidRDefault="00CD14AB">
      <w:pPr>
        <w:rPr>
          <w:bCs/>
        </w:rPr>
      </w:pPr>
    </w:p>
    <w:p w14:paraId="63CE5853" w14:textId="59F8BBE7" w:rsidR="00796CDA" w:rsidRDefault="00EE292D">
      <w:pPr>
        <w:rPr>
          <w:bCs/>
        </w:rPr>
      </w:pPr>
      <w:r>
        <w:rPr>
          <w:bCs/>
        </w:rPr>
        <w:t>Otr</w:t>
      </w:r>
      <w:r w:rsidR="00796CDA">
        <w:rPr>
          <w:bCs/>
        </w:rPr>
        <w:t xml:space="preserve">a línea de exploración es, por supuesto, probar otros </w:t>
      </w:r>
      <w:r>
        <w:rPr>
          <w:bCs/>
        </w:rPr>
        <w:t>algoritmos de aprendizaje reforzado</w:t>
      </w:r>
      <w:r w:rsidR="00796CDA">
        <w:rPr>
          <w:bCs/>
        </w:rPr>
        <w:t xml:space="preserve"> </w:t>
      </w:r>
      <w:r>
        <w:rPr>
          <w:bCs/>
        </w:rPr>
        <w:t>cómo</w:t>
      </w:r>
      <w:r w:rsidR="00796CDA">
        <w:rPr>
          <w:bCs/>
        </w:rPr>
        <w:t xml:space="preserve"> los Monte Carlo o los de la familia de gradiente de póliza cómo el </w:t>
      </w:r>
      <w:r>
        <w:rPr>
          <w:bCs/>
        </w:rPr>
        <w:t>R</w:t>
      </w:r>
      <w:r w:rsidR="00796CDA">
        <w:rPr>
          <w:bCs/>
        </w:rPr>
        <w:t xml:space="preserve">EINFORCE o PPO que, por </w:t>
      </w:r>
      <w:r w:rsidR="00007CE9">
        <w:rPr>
          <w:bCs/>
        </w:rPr>
        <w:t xml:space="preserve">limitaciones </w:t>
      </w:r>
      <w:r w:rsidR="00796CDA">
        <w:rPr>
          <w:bCs/>
        </w:rPr>
        <w:t>de tiempo, no ha sido posible implementar durante el desarrollo de este proyecto.</w:t>
      </w:r>
    </w:p>
    <w:p w14:paraId="1571E28E" w14:textId="3FD5AC47" w:rsidR="00796CDA" w:rsidRDefault="00796CDA">
      <w:pPr>
        <w:rPr>
          <w:bCs/>
        </w:rPr>
      </w:pPr>
    </w:p>
    <w:p w14:paraId="033EF2AB" w14:textId="440B20F5" w:rsidR="00796CDA" w:rsidRPr="00EE292D" w:rsidRDefault="00086F8D">
      <w:pPr>
        <w:rPr>
          <w:bCs/>
        </w:rPr>
      </w:pPr>
      <w:r>
        <w:rPr>
          <w:bCs/>
        </w:rPr>
        <w:t xml:space="preserve">Aunque nos separemos del terreno del aprendizaje por refuerzo para adentrarnos en el terreno del aprendizaje supervisado, otra posibilidad a aplicar en nuestro problema de autoescalado es la de la utilización de una red neuronal artificial entrenada con un conjunto de estados o inputs modelados (por ejemplo) en la forma que lo hemos hecho para la tabla de recompensas. </w:t>
      </w:r>
      <w:r w:rsidR="00925A63">
        <w:rPr>
          <w:bCs/>
        </w:rPr>
        <w:t xml:space="preserve">En este caso no será necesario incluir la acción del agente sino tan sólo los números de pods de cada tipo. </w:t>
      </w:r>
      <w:r>
        <w:rPr>
          <w:bCs/>
        </w:rPr>
        <w:t>La etiqueta para cada uno de estos estados lo constituiría</w:t>
      </w:r>
      <w:r w:rsidR="00925A63">
        <w:rPr>
          <w:bCs/>
        </w:rPr>
        <w:t xml:space="preserve"> el número de pods deseado en esa situación. Generando un set de datos con esa estructura y con el número suficiente de entradas la red neuronal resultante podría obtener la precisión requerida. El problema es este caso es que se dependería de los tramos utilizados para discretizar los estados</w:t>
      </w:r>
      <w:r w:rsidR="00374F57">
        <w:rPr>
          <w:bCs/>
        </w:rPr>
        <w:t>, si estos variaran sería necesaria generación de un nuevo set de datos y un nuevo proceso de entrenamiento de la red.</w:t>
      </w:r>
    </w:p>
    <w:p w14:paraId="02CCB2BC" w14:textId="77777777" w:rsidR="00B75DC7" w:rsidRPr="00086F8D" w:rsidRDefault="00B75DC7" w:rsidP="00B75DC7">
      <w:pPr>
        <w:pStyle w:val="Ttulo2"/>
      </w:pPr>
      <w:bookmarkStart w:id="68" w:name="_Toc83491913"/>
      <w:r w:rsidRPr="00086F8D">
        <w:lastRenderedPageBreak/>
        <w:t>Bibliografía</w:t>
      </w:r>
      <w:bookmarkEnd w:id="68"/>
    </w:p>
    <w:p w14:paraId="238459C2" w14:textId="77777777" w:rsidR="00364715" w:rsidRPr="00364715" w:rsidRDefault="009048F5" w:rsidP="00364715">
      <w:pPr>
        <w:pStyle w:val="Bibliografa"/>
        <w:rPr>
          <w:lang w:val="en-US"/>
        </w:rPr>
      </w:pPr>
      <w:r>
        <w:fldChar w:fldCharType="begin"/>
      </w:r>
      <w:r w:rsidR="00E63544" w:rsidRPr="00980643">
        <w:rPr>
          <w:lang w:val="en-US"/>
        </w:rPr>
        <w:instrText xml:space="preserve"> ADDIN ZOTERO_BIBL {"uncited":[],"omitted":[],"custom":[]} CSL_BIBLIOGRAPHY </w:instrText>
      </w:r>
      <w:r>
        <w:fldChar w:fldCharType="separate"/>
      </w:r>
      <w:r w:rsidR="00364715" w:rsidRPr="00364715">
        <w:rPr>
          <w:lang w:val="en-US"/>
        </w:rPr>
        <w:t xml:space="preserve">Analytics Vidhya. «Deep Q-Learning | An Introduction To Deep Reinforcement Learning», 18 de </w:t>
      </w:r>
      <w:proofErr w:type="spellStart"/>
      <w:r w:rsidR="00364715" w:rsidRPr="00364715">
        <w:rPr>
          <w:lang w:val="en-US"/>
        </w:rPr>
        <w:t>abril</w:t>
      </w:r>
      <w:proofErr w:type="spellEnd"/>
      <w:r w:rsidR="00364715" w:rsidRPr="00364715">
        <w:rPr>
          <w:lang w:val="en-US"/>
        </w:rPr>
        <w:t xml:space="preserve"> de 2019. https://www.analyticsvidhya.com/blog/2019/04/introduction-deep-q-learning-python/.</w:t>
      </w:r>
    </w:p>
    <w:p w14:paraId="277438DA" w14:textId="77777777" w:rsidR="00364715" w:rsidRPr="00364715" w:rsidRDefault="00364715" w:rsidP="00364715">
      <w:pPr>
        <w:pStyle w:val="Bibliografa"/>
      </w:pPr>
      <w:r w:rsidRPr="00364715">
        <w:rPr>
          <w:lang w:val="en-US"/>
        </w:rPr>
        <w:t xml:space="preserve">Manning Publications. «Deep Reinforcement Learning in Action». </w:t>
      </w:r>
      <w:r w:rsidRPr="00364715">
        <w:t>Accedido 12 de julio de 2021. https://www.manning.com/books/deep-reinforcement-learning-in-action.</w:t>
      </w:r>
    </w:p>
    <w:p w14:paraId="30B5C0B6" w14:textId="77777777" w:rsidR="00364715" w:rsidRPr="00364715" w:rsidRDefault="00364715" w:rsidP="00364715">
      <w:pPr>
        <w:pStyle w:val="Bibliografa"/>
      </w:pPr>
      <w:r w:rsidRPr="00364715">
        <w:rPr>
          <w:lang w:val="en-US"/>
        </w:rPr>
        <w:t xml:space="preserve">Manning Publications. «Grokking Deep Reinforcement Learning». </w:t>
      </w:r>
      <w:r w:rsidRPr="00364715">
        <w:t>Accedido 19 de septiembre de 2021. https://www.manning.com/books/grokking-deep-reinforcement-learning.</w:t>
      </w:r>
    </w:p>
    <w:p w14:paraId="47AEE4D4" w14:textId="77777777" w:rsidR="00364715" w:rsidRPr="00364715" w:rsidRDefault="00364715" w:rsidP="00364715">
      <w:pPr>
        <w:pStyle w:val="Bibliografa"/>
      </w:pPr>
      <w:r w:rsidRPr="00364715">
        <w:rPr>
          <w:lang w:val="en-US"/>
        </w:rPr>
        <w:t xml:space="preserve">Kubernetes. «Horizontal Pod Autoscaler Walkthrough». </w:t>
      </w:r>
      <w:r w:rsidRPr="00364715">
        <w:t>Accedido 12 de julio de 2021. https://kubernetes.io/docs/tasks/run-application/horizontal-pod-autoscale-walkthrough/.</w:t>
      </w:r>
    </w:p>
    <w:p w14:paraId="1B8D6346" w14:textId="77777777" w:rsidR="00364715" w:rsidRPr="00364715" w:rsidRDefault="00364715" w:rsidP="00364715">
      <w:pPr>
        <w:pStyle w:val="Bibliografa"/>
        <w:rPr>
          <w:lang w:val="en-US"/>
        </w:rPr>
      </w:pPr>
      <w:r w:rsidRPr="00364715">
        <w:rPr>
          <w:i/>
          <w:iCs/>
          <w:lang w:val="en-US"/>
        </w:rPr>
        <w:t>kubernetes-client/python</w:t>
      </w:r>
      <w:r w:rsidRPr="00364715">
        <w:rPr>
          <w:lang w:val="en-US"/>
        </w:rPr>
        <w:t>. Python. 2016. Reprint, Kubernetes Clients, 2021. https://github.com/kubernetes-client/python.</w:t>
      </w:r>
    </w:p>
    <w:p w14:paraId="1A262822" w14:textId="77777777" w:rsidR="00364715" w:rsidRPr="00364715" w:rsidRDefault="00364715" w:rsidP="00364715">
      <w:pPr>
        <w:pStyle w:val="Bibliografa"/>
      </w:pPr>
      <w:r w:rsidRPr="00364715">
        <w:t>minikube. «Minikube». Accedido 12 de julio de 2021. https://minikube.sigs.k8s.io/docs/.</w:t>
      </w:r>
    </w:p>
    <w:p w14:paraId="44DE6091" w14:textId="77777777" w:rsidR="00364715" w:rsidRPr="00364715" w:rsidRDefault="00364715" w:rsidP="00364715">
      <w:pPr>
        <w:pStyle w:val="Bibliografa"/>
      </w:pPr>
      <w:r w:rsidRPr="00364715">
        <w:t>Kubernetes. «¿Qué es Kubernetes?» Accedido 12 de julio de 2021. https://kubernetes.io/es/docs/concepts/overview/what-is-kubernetes/.</w:t>
      </w:r>
    </w:p>
    <w:p w14:paraId="222B67B4" w14:textId="77777777" w:rsidR="00364715" w:rsidRPr="00364715" w:rsidRDefault="00364715" w:rsidP="00364715">
      <w:pPr>
        <w:pStyle w:val="Bibliografa"/>
        <w:rPr>
          <w:lang w:val="en-US"/>
        </w:rPr>
      </w:pPr>
      <w:proofErr w:type="spellStart"/>
      <w:r w:rsidRPr="00364715">
        <w:rPr>
          <w:lang w:val="en-US"/>
        </w:rPr>
        <w:t>Ravichandiran</w:t>
      </w:r>
      <w:proofErr w:type="spellEnd"/>
      <w:r w:rsidRPr="00364715">
        <w:rPr>
          <w:lang w:val="en-US"/>
        </w:rPr>
        <w:t xml:space="preserve">, </w:t>
      </w:r>
      <w:proofErr w:type="spellStart"/>
      <w:r w:rsidRPr="00364715">
        <w:rPr>
          <w:lang w:val="en-US"/>
        </w:rPr>
        <w:t>Sudharsan</w:t>
      </w:r>
      <w:proofErr w:type="spellEnd"/>
      <w:r w:rsidRPr="00364715">
        <w:rPr>
          <w:lang w:val="en-US"/>
        </w:rPr>
        <w:t xml:space="preserve">. </w:t>
      </w:r>
      <w:r w:rsidRPr="00364715">
        <w:rPr>
          <w:i/>
          <w:iCs/>
          <w:lang w:val="en-US"/>
        </w:rPr>
        <w:t xml:space="preserve">Deep Reinforcement Learning with Python: Master classic RL, deep RL, distributional RL, inverse RL, and more with </w:t>
      </w:r>
      <w:proofErr w:type="spellStart"/>
      <w:r w:rsidRPr="00364715">
        <w:rPr>
          <w:i/>
          <w:iCs/>
          <w:lang w:val="en-US"/>
        </w:rPr>
        <w:t>OpenAI</w:t>
      </w:r>
      <w:proofErr w:type="spellEnd"/>
      <w:r w:rsidRPr="00364715">
        <w:rPr>
          <w:i/>
          <w:iCs/>
          <w:lang w:val="en-US"/>
        </w:rPr>
        <w:t xml:space="preserve"> Gym and TensorFlow, 2nd Edition</w:t>
      </w:r>
      <w:r w:rsidRPr="00364715">
        <w:rPr>
          <w:lang w:val="en-US"/>
        </w:rPr>
        <w:t>. Birmingham ; Mumbai, 2020.</w:t>
      </w:r>
    </w:p>
    <w:p w14:paraId="763633BD" w14:textId="77777777" w:rsidR="00364715" w:rsidRPr="00364715" w:rsidRDefault="00364715" w:rsidP="00364715">
      <w:pPr>
        <w:pStyle w:val="Bibliografa"/>
        <w:rPr>
          <w:lang w:val="en-US"/>
        </w:rPr>
      </w:pPr>
      <w:r w:rsidRPr="00364715">
        <w:rPr>
          <w:lang w:val="en-US"/>
        </w:rPr>
        <w:t xml:space="preserve">Sutton, Richard S., y Andrew G. </w:t>
      </w:r>
      <w:proofErr w:type="spellStart"/>
      <w:r w:rsidRPr="00364715">
        <w:rPr>
          <w:lang w:val="en-US"/>
        </w:rPr>
        <w:t>Barto</w:t>
      </w:r>
      <w:proofErr w:type="spellEnd"/>
      <w:r w:rsidRPr="00364715">
        <w:rPr>
          <w:lang w:val="en-US"/>
        </w:rPr>
        <w:t xml:space="preserve">. </w:t>
      </w:r>
      <w:r w:rsidRPr="00364715">
        <w:rPr>
          <w:i/>
          <w:iCs/>
          <w:lang w:val="en-US"/>
        </w:rPr>
        <w:t>Reinforcement Learning: An Introduction</w:t>
      </w:r>
      <w:r w:rsidRPr="00364715">
        <w:rPr>
          <w:lang w:val="en-US"/>
        </w:rPr>
        <w:t>. Second edition. Cambridge, Mass: A Bradford Book, 1998.</w:t>
      </w:r>
    </w:p>
    <w:p w14:paraId="186BC137" w14:textId="77777777" w:rsidR="00364715" w:rsidRPr="00364715" w:rsidRDefault="00364715" w:rsidP="00364715">
      <w:pPr>
        <w:pStyle w:val="Bibliografa"/>
      </w:pPr>
      <w:r w:rsidRPr="00364715">
        <w:rPr>
          <w:lang w:val="en-US"/>
        </w:rPr>
        <w:t xml:space="preserve">Ushio, Tsuyoshi. «Kubernetes in Three Diagrams». </w:t>
      </w:r>
      <w:r w:rsidRPr="00364715">
        <w:t>Medium, 5 de febrero de 2018. https://tsuyoshiushio.medium.com/kubernetes-in-three-diagrams-6aba8432541c.</w:t>
      </w:r>
    </w:p>
    <w:p w14:paraId="4C84D009" w14:textId="1F1DE624"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69" w:name="_Toc83491914"/>
      <w:r>
        <w:lastRenderedPageBreak/>
        <w:t xml:space="preserve">Otros </w:t>
      </w:r>
      <w:r w:rsidR="00594526">
        <w:t>Recursos</w:t>
      </w:r>
      <w:bookmarkEnd w:id="69"/>
    </w:p>
    <w:p w14:paraId="63DFDC64" w14:textId="77777777" w:rsidR="000128F1" w:rsidRDefault="000128F1" w:rsidP="000128F1">
      <w:pPr>
        <w:pStyle w:val="Ttulo3"/>
      </w:pPr>
      <w:bookmarkStart w:id="70" w:name="_Toc83491915"/>
      <w:r>
        <w:t>Repositorio de Código</w:t>
      </w:r>
      <w:bookmarkEnd w:id="70"/>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D86818" w:rsidP="000128F1">
      <w:hyperlink r:id="rId85" w:history="1">
        <w:r w:rsidR="000128F1" w:rsidRPr="00B75DC7">
          <w:rPr>
            <w:rStyle w:val="Hipervnculo"/>
          </w:rPr>
          <w:t>https://github.com/mlalandag/HPAwDRL</w:t>
        </w:r>
      </w:hyperlink>
    </w:p>
    <w:p w14:paraId="3E68F032" w14:textId="77777777" w:rsidR="00594526" w:rsidRDefault="00E37CB4" w:rsidP="00E37CB4">
      <w:pPr>
        <w:pStyle w:val="Ttulo3"/>
      </w:pPr>
      <w:bookmarkStart w:id="71" w:name="_Toc83491916"/>
      <w:r>
        <w:t>Cliente Python de Kubernetes</w:t>
      </w:r>
      <w:bookmarkEnd w:id="71"/>
    </w:p>
    <w:p w14:paraId="5AD37C2A" w14:textId="77777777" w:rsidR="00E37CB4" w:rsidRPr="005F69FE" w:rsidRDefault="00E37CB4" w:rsidP="00B75DC7"/>
    <w:p w14:paraId="7E4F3477" w14:textId="77777777" w:rsidR="00594526" w:rsidRDefault="00D86818" w:rsidP="00594526">
      <w:hyperlink r:id="rId86" w:history="1">
        <w:r w:rsidR="00594526" w:rsidRPr="00AC3255">
          <w:rPr>
            <w:rStyle w:val="Hipervnculo"/>
          </w:rPr>
          <w:t>https://github.com/kubernetes-client/python</w:t>
        </w:r>
      </w:hyperlink>
    </w:p>
    <w:p w14:paraId="3F9CB7EF" w14:textId="77777777" w:rsidR="00E37CB4" w:rsidRDefault="00E37CB4" w:rsidP="00E37CB4">
      <w:pPr>
        <w:pStyle w:val="Ttulo3"/>
      </w:pPr>
      <w:bookmarkStart w:id="72" w:name="_Toc83491917"/>
      <w:proofErr w:type="spellStart"/>
      <w:r>
        <w:t>Indice</w:t>
      </w:r>
      <w:proofErr w:type="spellEnd"/>
      <w:r>
        <w:t xml:space="preserve"> de Figuras</w:t>
      </w:r>
      <w:bookmarkEnd w:id="72"/>
    </w:p>
    <w:p w14:paraId="5E1058C3" w14:textId="7FC9AA84" w:rsidR="00F2568A"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3492768" w:history="1">
        <w:r w:rsidR="00F2568A" w:rsidRPr="00E545F5">
          <w:rPr>
            <w:rStyle w:val="Hipervnculo"/>
            <w:noProof/>
          </w:rPr>
          <w:t xml:space="preserve">Ilustración 1: Despliegue en contenedores  </w:t>
        </w:r>
        <w:r w:rsidR="00F2568A">
          <w:rPr>
            <w:noProof/>
            <w:webHidden/>
          </w:rPr>
          <w:tab/>
        </w:r>
        <w:r w:rsidR="00F2568A">
          <w:rPr>
            <w:noProof/>
            <w:webHidden/>
          </w:rPr>
          <w:fldChar w:fldCharType="begin"/>
        </w:r>
        <w:r w:rsidR="00F2568A">
          <w:rPr>
            <w:noProof/>
            <w:webHidden/>
          </w:rPr>
          <w:instrText xml:space="preserve"> PAGEREF _Toc83492768 \h </w:instrText>
        </w:r>
        <w:r w:rsidR="00F2568A">
          <w:rPr>
            <w:noProof/>
            <w:webHidden/>
          </w:rPr>
        </w:r>
        <w:r w:rsidR="00F2568A">
          <w:rPr>
            <w:noProof/>
            <w:webHidden/>
          </w:rPr>
          <w:fldChar w:fldCharType="separate"/>
        </w:r>
        <w:r w:rsidR="00F2568A">
          <w:rPr>
            <w:noProof/>
            <w:webHidden/>
          </w:rPr>
          <w:t>4</w:t>
        </w:r>
        <w:r w:rsidR="00F2568A">
          <w:rPr>
            <w:noProof/>
            <w:webHidden/>
          </w:rPr>
          <w:fldChar w:fldCharType="end"/>
        </w:r>
      </w:hyperlink>
    </w:p>
    <w:p w14:paraId="342A14DF" w14:textId="6432D32B" w:rsidR="00F2568A" w:rsidRDefault="00F2568A">
      <w:pPr>
        <w:pStyle w:val="Tabladeilustraciones"/>
        <w:tabs>
          <w:tab w:val="right" w:leader="dot" w:pos="9350"/>
        </w:tabs>
        <w:rPr>
          <w:rFonts w:asciiTheme="minorHAnsi" w:eastAsiaTheme="minorEastAsia" w:hAnsiTheme="minorHAnsi" w:cstheme="minorBidi"/>
          <w:noProof/>
        </w:rPr>
      </w:pPr>
      <w:hyperlink w:anchor="_Toc83492769" w:history="1">
        <w:r w:rsidRPr="00E545F5">
          <w:rPr>
            <w:rStyle w:val="Hipervnculo"/>
            <w:noProof/>
          </w:rPr>
          <w:t xml:space="preserve">Ilustración 2: Arquitectura de Kubernetes </w:t>
        </w:r>
        <w:r>
          <w:rPr>
            <w:noProof/>
            <w:webHidden/>
          </w:rPr>
          <w:tab/>
        </w:r>
        <w:r>
          <w:rPr>
            <w:noProof/>
            <w:webHidden/>
          </w:rPr>
          <w:fldChar w:fldCharType="begin"/>
        </w:r>
        <w:r>
          <w:rPr>
            <w:noProof/>
            <w:webHidden/>
          </w:rPr>
          <w:instrText xml:space="preserve"> PAGEREF _Toc83492769 \h </w:instrText>
        </w:r>
        <w:r>
          <w:rPr>
            <w:noProof/>
            <w:webHidden/>
          </w:rPr>
        </w:r>
        <w:r>
          <w:rPr>
            <w:noProof/>
            <w:webHidden/>
          </w:rPr>
          <w:fldChar w:fldCharType="separate"/>
        </w:r>
        <w:r>
          <w:rPr>
            <w:noProof/>
            <w:webHidden/>
          </w:rPr>
          <w:t>5</w:t>
        </w:r>
        <w:r>
          <w:rPr>
            <w:noProof/>
            <w:webHidden/>
          </w:rPr>
          <w:fldChar w:fldCharType="end"/>
        </w:r>
      </w:hyperlink>
    </w:p>
    <w:p w14:paraId="4D6F754B" w14:textId="0FB00D0A" w:rsidR="00F2568A" w:rsidRDefault="00F2568A">
      <w:pPr>
        <w:pStyle w:val="Tabladeilustraciones"/>
        <w:tabs>
          <w:tab w:val="right" w:leader="dot" w:pos="9350"/>
        </w:tabs>
        <w:rPr>
          <w:rFonts w:asciiTheme="minorHAnsi" w:eastAsiaTheme="minorEastAsia" w:hAnsiTheme="minorHAnsi" w:cstheme="minorBidi"/>
          <w:noProof/>
        </w:rPr>
      </w:pPr>
      <w:hyperlink w:anchor="_Toc83492770" w:history="1">
        <w:r w:rsidRPr="00E545F5">
          <w:rPr>
            <w:rStyle w:val="Hipervnculo"/>
            <w:noProof/>
          </w:rPr>
          <w:t>Ilustración 3: Kubernetes Dashboard</w:t>
        </w:r>
        <w:r>
          <w:rPr>
            <w:noProof/>
            <w:webHidden/>
          </w:rPr>
          <w:tab/>
        </w:r>
        <w:r>
          <w:rPr>
            <w:noProof/>
            <w:webHidden/>
          </w:rPr>
          <w:fldChar w:fldCharType="begin"/>
        </w:r>
        <w:r>
          <w:rPr>
            <w:noProof/>
            <w:webHidden/>
          </w:rPr>
          <w:instrText xml:space="preserve"> PAGEREF _Toc83492770 \h </w:instrText>
        </w:r>
        <w:r>
          <w:rPr>
            <w:noProof/>
            <w:webHidden/>
          </w:rPr>
        </w:r>
        <w:r>
          <w:rPr>
            <w:noProof/>
            <w:webHidden/>
          </w:rPr>
          <w:fldChar w:fldCharType="separate"/>
        </w:r>
        <w:r>
          <w:rPr>
            <w:noProof/>
            <w:webHidden/>
          </w:rPr>
          <w:t>8</w:t>
        </w:r>
        <w:r>
          <w:rPr>
            <w:noProof/>
            <w:webHidden/>
          </w:rPr>
          <w:fldChar w:fldCharType="end"/>
        </w:r>
      </w:hyperlink>
    </w:p>
    <w:p w14:paraId="47F3A69F" w14:textId="489A2532" w:rsidR="00F2568A" w:rsidRDefault="00F2568A">
      <w:pPr>
        <w:pStyle w:val="Tabladeilustraciones"/>
        <w:tabs>
          <w:tab w:val="right" w:leader="dot" w:pos="9350"/>
        </w:tabs>
        <w:rPr>
          <w:rFonts w:asciiTheme="minorHAnsi" w:eastAsiaTheme="minorEastAsia" w:hAnsiTheme="minorHAnsi" w:cstheme="minorBidi"/>
          <w:noProof/>
        </w:rPr>
      </w:pPr>
      <w:hyperlink w:anchor="_Toc83492771" w:history="1">
        <w:r w:rsidRPr="00E545F5">
          <w:rPr>
            <w:rStyle w:val="Hipervnculo"/>
            <w:noProof/>
          </w:rPr>
          <w:t xml:space="preserve">Ilustración 4: Elementos de un sistema de aprendizaje por refuerzo </w:t>
        </w:r>
        <w:r>
          <w:rPr>
            <w:noProof/>
            <w:webHidden/>
          </w:rPr>
          <w:tab/>
        </w:r>
        <w:r>
          <w:rPr>
            <w:noProof/>
            <w:webHidden/>
          </w:rPr>
          <w:fldChar w:fldCharType="begin"/>
        </w:r>
        <w:r>
          <w:rPr>
            <w:noProof/>
            <w:webHidden/>
          </w:rPr>
          <w:instrText xml:space="preserve"> PAGEREF _Toc83492771 \h </w:instrText>
        </w:r>
        <w:r>
          <w:rPr>
            <w:noProof/>
            <w:webHidden/>
          </w:rPr>
        </w:r>
        <w:r>
          <w:rPr>
            <w:noProof/>
            <w:webHidden/>
          </w:rPr>
          <w:fldChar w:fldCharType="separate"/>
        </w:r>
        <w:r>
          <w:rPr>
            <w:noProof/>
            <w:webHidden/>
          </w:rPr>
          <w:t>10</w:t>
        </w:r>
        <w:r>
          <w:rPr>
            <w:noProof/>
            <w:webHidden/>
          </w:rPr>
          <w:fldChar w:fldCharType="end"/>
        </w:r>
      </w:hyperlink>
    </w:p>
    <w:p w14:paraId="694BFC93" w14:textId="295A8E36" w:rsidR="00F2568A" w:rsidRDefault="00F2568A">
      <w:pPr>
        <w:pStyle w:val="Tabladeilustraciones"/>
        <w:tabs>
          <w:tab w:val="right" w:leader="dot" w:pos="9350"/>
        </w:tabs>
        <w:rPr>
          <w:rFonts w:asciiTheme="minorHAnsi" w:eastAsiaTheme="minorEastAsia" w:hAnsiTheme="minorHAnsi" w:cstheme="minorBidi"/>
          <w:noProof/>
        </w:rPr>
      </w:pPr>
      <w:hyperlink w:anchor="_Toc83492772" w:history="1">
        <w:r w:rsidRPr="00E545F5">
          <w:rPr>
            <w:rStyle w:val="Hipervnculo"/>
            <w:noProof/>
          </w:rPr>
          <w:t>Ilustración 5: Arquitectura del Sistema propuesto</w:t>
        </w:r>
        <w:r>
          <w:rPr>
            <w:noProof/>
            <w:webHidden/>
          </w:rPr>
          <w:tab/>
        </w:r>
        <w:r>
          <w:rPr>
            <w:noProof/>
            <w:webHidden/>
          </w:rPr>
          <w:fldChar w:fldCharType="begin"/>
        </w:r>
        <w:r>
          <w:rPr>
            <w:noProof/>
            <w:webHidden/>
          </w:rPr>
          <w:instrText xml:space="preserve"> PAGEREF _Toc83492772 \h </w:instrText>
        </w:r>
        <w:r>
          <w:rPr>
            <w:noProof/>
            <w:webHidden/>
          </w:rPr>
        </w:r>
        <w:r>
          <w:rPr>
            <w:noProof/>
            <w:webHidden/>
          </w:rPr>
          <w:fldChar w:fldCharType="separate"/>
        </w:r>
        <w:r>
          <w:rPr>
            <w:noProof/>
            <w:webHidden/>
          </w:rPr>
          <w:t>11</w:t>
        </w:r>
        <w:r>
          <w:rPr>
            <w:noProof/>
            <w:webHidden/>
          </w:rPr>
          <w:fldChar w:fldCharType="end"/>
        </w:r>
      </w:hyperlink>
    </w:p>
    <w:p w14:paraId="232572F0" w14:textId="2FE7F6FC" w:rsidR="00F2568A" w:rsidRDefault="00F2568A">
      <w:pPr>
        <w:pStyle w:val="Tabladeilustraciones"/>
        <w:tabs>
          <w:tab w:val="right" w:leader="dot" w:pos="9350"/>
        </w:tabs>
        <w:rPr>
          <w:rFonts w:asciiTheme="minorHAnsi" w:eastAsiaTheme="minorEastAsia" w:hAnsiTheme="minorHAnsi" w:cstheme="minorBidi"/>
          <w:noProof/>
        </w:rPr>
      </w:pPr>
      <w:hyperlink w:anchor="_Toc83492773" w:history="1">
        <w:r w:rsidRPr="00E545F5">
          <w:rPr>
            <w:rStyle w:val="Hipervnculo"/>
            <w:noProof/>
          </w:rPr>
          <w:t>Ilustración 6: Algoritmo Q-Learning</w:t>
        </w:r>
        <w:r w:rsidRPr="00E545F5">
          <w:rPr>
            <w:rStyle w:val="Hipervnculo"/>
            <w:bCs/>
            <w:noProof/>
          </w:rPr>
          <w:t xml:space="preserve">  </w:t>
        </w:r>
        <w:r>
          <w:rPr>
            <w:noProof/>
            <w:webHidden/>
          </w:rPr>
          <w:tab/>
        </w:r>
        <w:r>
          <w:rPr>
            <w:noProof/>
            <w:webHidden/>
          </w:rPr>
          <w:fldChar w:fldCharType="begin"/>
        </w:r>
        <w:r>
          <w:rPr>
            <w:noProof/>
            <w:webHidden/>
          </w:rPr>
          <w:instrText xml:space="preserve"> PAGEREF _Toc83492773 \h </w:instrText>
        </w:r>
        <w:r>
          <w:rPr>
            <w:noProof/>
            <w:webHidden/>
          </w:rPr>
        </w:r>
        <w:r>
          <w:rPr>
            <w:noProof/>
            <w:webHidden/>
          </w:rPr>
          <w:fldChar w:fldCharType="separate"/>
        </w:r>
        <w:r>
          <w:rPr>
            <w:noProof/>
            <w:webHidden/>
          </w:rPr>
          <w:t>12</w:t>
        </w:r>
        <w:r>
          <w:rPr>
            <w:noProof/>
            <w:webHidden/>
          </w:rPr>
          <w:fldChar w:fldCharType="end"/>
        </w:r>
      </w:hyperlink>
    </w:p>
    <w:p w14:paraId="6EB72B5D" w14:textId="53832AFB" w:rsidR="00F2568A" w:rsidRDefault="00F2568A">
      <w:pPr>
        <w:pStyle w:val="Tabladeilustraciones"/>
        <w:tabs>
          <w:tab w:val="right" w:leader="dot" w:pos="9350"/>
        </w:tabs>
        <w:rPr>
          <w:rFonts w:asciiTheme="minorHAnsi" w:eastAsiaTheme="minorEastAsia" w:hAnsiTheme="minorHAnsi" w:cstheme="minorBidi"/>
          <w:noProof/>
        </w:rPr>
      </w:pPr>
      <w:hyperlink w:anchor="_Toc83492774" w:history="1">
        <w:r w:rsidRPr="00E545F5">
          <w:rPr>
            <w:rStyle w:val="Hipervnculo"/>
            <w:noProof/>
          </w:rPr>
          <w:t>Ilustración 7: Función Q implementada como tabla</w:t>
        </w:r>
        <w:r>
          <w:rPr>
            <w:noProof/>
            <w:webHidden/>
          </w:rPr>
          <w:tab/>
        </w:r>
        <w:r>
          <w:rPr>
            <w:noProof/>
            <w:webHidden/>
          </w:rPr>
          <w:fldChar w:fldCharType="begin"/>
        </w:r>
        <w:r>
          <w:rPr>
            <w:noProof/>
            <w:webHidden/>
          </w:rPr>
          <w:instrText xml:space="preserve"> PAGEREF _Toc83492774 \h </w:instrText>
        </w:r>
        <w:r>
          <w:rPr>
            <w:noProof/>
            <w:webHidden/>
          </w:rPr>
        </w:r>
        <w:r>
          <w:rPr>
            <w:noProof/>
            <w:webHidden/>
          </w:rPr>
          <w:fldChar w:fldCharType="separate"/>
        </w:r>
        <w:r>
          <w:rPr>
            <w:noProof/>
            <w:webHidden/>
          </w:rPr>
          <w:t>12</w:t>
        </w:r>
        <w:r>
          <w:rPr>
            <w:noProof/>
            <w:webHidden/>
          </w:rPr>
          <w:fldChar w:fldCharType="end"/>
        </w:r>
      </w:hyperlink>
    </w:p>
    <w:p w14:paraId="0407883F" w14:textId="13CC71D7" w:rsidR="00F2568A" w:rsidRDefault="00F2568A">
      <w:pPr>
        <w:pStyle w:val="Tabladeilustraciones"/>
        <w:tabs>
          <w:tab w:val="right" w:leader="dot" w:pos="9350"/>
        </w:tabs>
        <w:rPr>
          <w:rFonts w:asciiTheme="minorHAnsi" w:eastAsiaTheme="minorEastAsia" w:hAnsiTheme="minorHAnsi" w:cstheme="minorBidi"/>
          <w:noProof/>
        </w:rPr>
      </w:pPr>
      <w:hyperlink w:anchor="_Toc83492775" w:history="1">
        <w:r w:rsidRPr="00E545F5">
          <w:rPr>
            <w:rStyle w:val="Hipervnculo"/>
            <w:noProof/>
          </w:rPr>
          <w:t xml:space="preserve">Ilustración 8: Deep Q Network (DQN) </w:t>
        </w:r>
        <w:r>
          <w:rPr>
            <w:noProof/>
            <w:webHidden/>
          </w:rPr>
          <w:tab/>
        </w:r>
        <w:r>
          <w:rPr>
            <w:noProof/>
            <w:webHidden/>
          </w:rPr>
          <w:fldChar w:fldCharType="begin"/>
        </w:r>
        <w:r>
          <w:rPr>
            <w:noProof/>
            <w:webHidden/>
          </w:rPr>
          <w:instrText xml:space="preserve"> PAGEREF _Toc83492775 \h </w:instrText>
        </w:r>
        <w:r>
          <w:rPr>
            <w:noProof/>
            <w:webHidden/>
          </w:rPr>
        </w:r>
        <w:r>
          <w:rPr>
            <w:noProof/>
            <w:webHidden/>
          </w:rPr>
          <w:fldChar w:fldCharType="separate"/>
        </w:r>
        <w:r>
          <w:rPr>
            <w:noProof/>
            <w:webHidden/>
          </w:rPr>
          <w:t>15</w:t>
        </w:r>
        <w:r>
          <w:rPr>
            <w:noProof/>
            <w:webHidden/>
          </w:rPr>
          <w:fldChar w:fldCharType="end"/>
        </w:r>
      </w:hyperlink>
    </w:p>
    <w:p w14:paraId="30029D4C" w14:textId="6D13865C" w:rsidR="00F2568A" w:rsidRDefault="00F2568A">
      <w:pPr>
        <w:pStyle w:val="Tabladeilustraciones"/>
        <w:tabs>
          <w:tab w:val="right" w:leader="dot" w:pos="9350"/>
        </w:tabs>
        <w:rPr>
          <w:rFonts w:asciiTheme="minorHAnsi" w:eastAsiaTheme="minorEastAsia" w:hAnsiTheme="minorHAnsi" w:cstheme="minorBidi"/>
          <w:noProof/>
        </w:rPr>
      </w:pPr>
      <w:hyperlink w:anchor="_Toc83492776" w:history="1">
        <w:r w:rsidRPr="00E545F5">
          <w:rPr>
            <w:rStyle w:val="Hipervnculo"/>
            <w:noProof/>
          </w:rPr>
          <w:t>Ilustración 9: Agente DQN con Replay Buffer</w:t>
        </w:r>
        <w:r>
          <w:rPr>
            <w:noProof/>
            <w:webHidden/>
          </w:rPr>
          <w:tab/>
        </w:r>
        <w:r>
          <w:rPr>
            <w:noProof/>
            <w:webHidden/>
          </w:rPr>
          <w:fldChar w:fldCharType="begin"/>
        </w:r>
        <w:r>
          <w:rPr>
            <w:noProof/>
            <w:webHidden/>
          </w:rPr>
          <w:instrText xml:space="preserve"> PAGEREF _Toc83492776 \h </w:instrText>
        </w:r>
        <w:r>
          <w:rPr>
            <w:noProof/>
            <w:webHidden/>
          </w:rPr>
        </w:r>
        <w:r>
          <w:rPr>
            <w:noProof/>
            <w:webHidden/>
          </w:rPr>
          <w:fldChar w:fldCharType="separate"/>
        </w:r>
        <w:r>
          <w:rPr>
            <w:noProof/>
            <w:webHidden/>
          </w:rPr>
          <w:t>15</w:t>
        </w:r>
        <w:r>
          <w:rPr>
            <w:noProof/>
            <w:webHidden/>
          </w:rPr>
          <w:fldChar w:fldCharType="end"/>
        </w:r>
      </w:hyperlink>
    </w:p>
    <w:p w14:paraId="6F59403A" w14:textId="6614CC41" w:rsidR="00F2568A" w:rsidRDefault="00F2568A">
      <w:pPr>
        <w:pStyle w:val="Tabladeilustraciones"/>
        <w:tabs>
          <w:tab w:val="right" w:leader="dot" w:pos="9350"/>
        </w:tabs>
        <w:rPr>
          <w:rFonts w:asciiTheme="minorHAnsi" w:eastAsiaTheme="minorEastAsia" w:hAnsiTheme="minorHAnsi" w:cstheme="minorBidi"/>
          <w:noProof/>
        </w:rPr>
      </w:pPr>
      <w:hyperlink w:anchor="_Toc83492777" w:history="1">
        <w:r w:rsidRPr="00E545F5">
          <w:rPr>
            <w:rStyle w:val="Hipervnculo"/>
            <w:noProof/>
          </w:rPr>
          <w:t>Ilustración 10: Vector estado con valores continuos</w:t>
        </w:r>
        <w:r>
          <w:rPr>
            <w:noProof/>
            <w:webHidden/>
          </w:rPr>
          <w:tab/>
        </w:r>
        <w:r>
          <w:rPr>
            <w:noProof/>
            <w:webHidden/>
          </w:rPr>
          <w:fldChar w:fldCharType="begin"/>
        </w:r>
        <w:r>
          <w:rPr>
            <w:noProof/>
            <w:webHidden/>
          </w:rPr>
          <w:instrText xml:space="preserve"> PAGEREF _Toc83492777 \h </w:instrText>
        </w:r>
        <w:r>
          <w:rPr>
            <w:noProof/>
            <w:webHidden/>
          </w:rPr>
        </w:r>
        <w:r>
          <w:rPr>
            <w:noProof/>
            <w:webHidden/>
          </w:rPr>
          <w:fldChar w:fldCharType="separate"/>
        </w:r>
        <w:r>
          <w:rPr>
            <w:noProof/>
            <w:webHidden/>
          </w:rPr>
          <w:t>17</w:t>
        </w:r>
        <w:r>
          <w:rPr>
            <w:noProof/>
            <w:webHidden/>
          </w:rPr>
          <w:fldChar w:fldCharType="end"/>
        </w:r>
      </w:hyperlink>
    </w:p>
    <w:p w14:paraId="4E01E62F" w14:textId="42D7FF42" w:rsidR="00F2568A" w:rsidRDefault="00F2568A">
      <w:pPr>
        <w:pStyle w:val="Tabladeilustraciones"/>
        <w:tabs>
          <w:tab w:val="right" w:leader="dot" w:pos="9350"/>
        </w:tabs>
        <w:rPr>
          <w:rFonts w:asciiTheme="minorHAnsi" w:eastAsiaTheme="minorEastAsia" w:hAnsiTheme="minorHAnsi" w:cstheme="minorBidi"/>
          <w:noProof/>
        </w:rPr>
      </w:pPr>
      <w:hyperlink w:anchor="_Toc83492778" w:history="1">
        <w:r w:rsidRPr="00E545F5">
          <w:rPr>
            <w:rStyle w:val="Hipervnculo"/>
            <w:noProof/>
          </w:rPr>
          <w:t>Ilustración 11: Vector estado con valores discretizados</w:t>
        </w:r>
        <w:r>
          <w:rPr>
            <w:noProof/>
            <w:webHidden/>
          </w:rPr>
          <w:tab/>
        </w:r>
        <w:r>
          <w:rPr>
            <w:noProof/>
            <w:webHidden/>
          </w:rPr>
          <w:fldChar w:fldCharType="begin"/>
        </w:r>
        <w:r>
          <w:rPr>
            <w:noProof/>
            <w:webHidden/>
          </w:rPr>
          <w:instrText xml:space="preserve"> PAGEREF _Toc83492778 \h </w:instrText>
        </w:r>
        <w:r>
          <w:rPr>
            <w:noProof/>
            <w:webHidden/>
          </w:rPr>
        </w:r>
        <w:r>
          <w:rPr>
            <w:noProof/>
            <w:webHidden/>
          </w:rPr>
          <w:fldChar w:fldCharType="separate"/>
        </w:r>
        <w:r>
          <w:rPr>
            <w:noProof/>
            <w:webHidden/>
          </w:rPr>
          <w:t>18</w:t>
        </w:r>
        <w:r>
          <w:rPr>
            <w:noProof/>
            <w:webHidden/>
          </w:rPr>
          <w:fldChar w:fldCharType="end"/>
        </w:r>
      </w:hyperlink>
    </w:p>
    <w:p w14:paraId="39E86F51" w14:textId="09645CA2" w:rsidR="00F2568A" w:rsidRDefault="00F2568A">
      <w:pPr>
        <w:pStyle w:val="Tabladeilustraciones"/>
        <w:tabs>
          <w:tab w:val="right" w:leader="dot" w:pos="9350"/>
        </w:tabs>
        <w:rPr>
          <w:rFonts w:asciiTheme="minorHAnsi" w:eastAsiaTheme="minorEastAsia" w:hAnsiTheme="minorHAnsi" w:cstheme="minorBidi"/>
          <w:noProof/>
        </w:rPr>
      </w:pPr>
      <w:hyperlink w:anchor="_Toc83492779" w:history="1">
        <w:r w:rsidRPr="00E545F5">
          <w:rPr>
            <w:rStyle w:val="Hipervnculo"/>
            <w:noProof/>
          </w:rPr>
          <w:t>Ilustración 12: Conversión estado a clave para tabla de recompensas</w:t>
        </w:r>
        <w:r>
          <w:rPr>
            <w:noProof/>
            <w:webHidden/>
          </w:rPr>
          <w:tab/>
        </w:r>
        <w:r>
          <w:rPr>
            <w:noProof/>
            <w:webHidden/>
          </w:rPr>
          <w:fldChar w:fldCharType="begin"/>
        </w:r>
        <w:r>
          <w:rPr>
            <w:noProof/>
            <w:webHidden/>
          </w:rPr>
          <w:instrText xml:space="preserve"> PAGEREF _Toc83492779 \h </w:instrText>
        </w:r>
        <w:r>
          <w:rPr>
            <w:noProof/>
            <w:webHidden/>
          </w:rPr>
        </w:r>
        <w:r>
          <w:rPr>
            <w:noProof/>
            <w:webHidden/>
          </w:rPr>
          <w:fldChar w:fldCharType="separate"/>
        </w:r>
        <w:r>
          <w:rPr>
            <w:noProof/>
            <w:webHidden/>
          </w:rPr>
          <w:t>21</w:t>
        </w:r>
        <w:r>
          <w:rPr>
            <w:noProof/>
            <w:webHidden/>
          </w:rPr>
          <w:fldChar w:fldCharType="end"/>
        </w:r>
      </w:hyperlink>
    </w:p>
    <w:p w14:paraId="250352E4" w14:textId="71F4E5D7" w:rsidR="00F2568A" w:rsidRDefault="00F2568A">
      <w:pPr>
        <w:pStyle w:val="Tabladeilustraciones"/>
        <w:tabs>
          <w:tab w:val="right" w:leader="dot" w:pos="9350"/>
        </w:tabs>
        <w:rPr>
          <w:rFonts w:asciiTheme="minorHAnsi" w:eastAsiaTheme="minorEastAsia" w:hAnsiTheme="minorHAnsi" w:cstheme="minorBidi"/>
          <w:noProof/>
        </w:rPr>
      </w:pPr>
      <w:hyperlink w:anchor="_Toc83492780" w:history="1">
        <w:r w:rsidRPr="00E545F5">
          <w:rPr>
            <w:rStyle w:val="Hipervnculo"/>
            <w:noProof/>
          </w:rPr>
          <w:t>Ilustración 13: Metáfora de la inestabilidad que se introduce si la red objetivo es la misma que la principal</w:t>
        </w:r>
        <w:r>
          <w:rPr>
            <w:noProof/>
            <w:webHidden/>
          </w:rPr>
          <w:tab/>
        </w:r>
        <w:r>
          <w:rPr>
            <w:noProof/>
            <w:webHidden/>
          </w:rPr>
          <w:fldChar w:fldCharType="begin"/>
        </w:r>
        <w:r>
          <w:rPr>
            <w:noProof/>
            <w:webHidden/>
          </w:rPr>
          <w:instrText xml:space="preserve"> PAGEREF _Toc83492780 \h </w:instrText>
        </w:r>
        <w:r>
          <w:rPr>
            <w:noProof/>
            <w:webHidden/>
          </w:rPr>
        </w:r>
        <w:r>
          <w:rPr>
            <w:noProof/>
            <w:webHidden/>
          </w:rPr>
          <w:fldChar w:fldCharType="separate"/>
        </w:r>
        <w:r>
          <w:rPr>
            <w:noProof/>
            <w:webHidden/>
          </w:rPr>
          <w:t>26</w:t>
        </w:r>
        <w:r>
          <w:rPr>
            <w:noProof/>
            <w:webHidden/>
          </w:rPr>
          <w:fldChar w:fldCharType="end"/>
        </w:r>
      </w:hyperlink>
    </w:p>
    <w:p w14:paraId="0B8FADDA" w14:textId="3D77A14C" w:rsidR="00F2568A" w:rsidRDefault="00F2568A">
      <w:pPr>
        <w:pStyle w:val="Tabladeilustraciones"/>
        <w:tabs>
          <w:tab w:val="right" w:leader="dot" w:pos="9350"/>
        </w:tabs>
        <w:rPr>
          <w:rFonts w:asciiTheme="minorHAnsi" w:eastAsiaTheme="minorEastAsia" w:hAnsiTheme="minorHAnsi" w:cstheme="minorBidi"/>
          <w:noProof/>
        </w:rPr>
      </w:pPr>
      <w:hyperlink w:anchor="_Toc83492781" w:history="1">
        <w:r w:rsidRPr="00E545F5">
          <w:rPr>
            <w:rStyle w:val="Hipervnculo"/>
            <w:noProof/>
            <w:lang w:val="en-US"/>
          </w:rPr>
          <w:t>Ilustración 14: Target Network y Main Network</w:t>
        </w:r>
        <w:r>
          <w:rPr>
            <w:noProof/>
            <w:webHidden/>
          </w:rPr>
          <w:tab/>
        </w:r>
        <w:r>
          <w:rPr>
            <w:noProof/>
            <w:webHidden/>
          </w:rPr>
          <w:fldChar w:fldCharType="begin"/>
        </w:r>
        <w:r>
          <w:rPr>
            <w:noProof/>
            <w:webHidden/>
          </w:rPr>
          <w:instrText xml:space="preserve"> PAGEREF _Toc83492781 \h </w:instrText>
        </w:r>
        <w:r>
          <w:rPr>
            <w:noProof/>
            <w:webHidden/>
          </w:rPr>
        </w:r>
        <w:r>
          <w:rPr>
            <w:noProof/>
            <w:webHidden/>
          </w:rPr>
          <w:fldChar w:fldCharType="separate"/>
        </w:r>
        <w:r>
          <w:rPr>
            <w:noProof/>
            <w:webHidden/>
          </w:rPr>
          <w:t>27</w:t>
        </w:r>
        <w:r>
          <w:rPr>
            <w:noProof/>
            <w:webHidden/>
          </w:rPr>
          <w:fldChar w:fldCharType="end"/>
        </w:r>
      </w:hyperlink>
    </w:p>
    <w:p w14:paraId="220D4071" w14:textId="00D8006F" w:rsidR="00F2568A" w:rsidRDefault="00F2568A">
      <w:pPr>
        <w:pStyle w:val="Tabladeilustraciones"/>
        <w:tabs>
          <w:tab w:val="right" w:leader="dot" w:pos="9350"/>
        </w:tabs>
        <w:rPr>
          <w:rFonts w:asciiTheme="minorHAnsi" w:eastAsiaTheme="minorEastAsia" w:hAnsiTheme="minorHAnsi" w:cstheme="minorBidi"/>
          <w:noProof/>
        </w:rPr>
      </w:pPr>
      <w:hyperlink w:anchor="_Toc83492782" w:history="1">
        <w:r w:rsidRPr="00E545F5">
          <w:rPr>
            <w:rStyle w:val="Hipervnculo"/>
            <w:noProof/>
          </w:rPr>
          <w:t>Ilustración 15: Patrón de carga para la prueba</w:t>
        </w:r>
        <w:r>
          <w:rPr>
            <w:noProof/>
            <w:webHidden/>
          </w:rPr>
          <w:tab/>
        </w:r>
        <w:r>
          <w:rPr>
            <w:noProof/>
            <w:webHidden/>
          </w:rPr>
          <w:fldChar w:fldCharType="begin"/>
        </w:r>
        <w:r>
          <w:rPr>
            <w:noProof/>
            <w:webHidden/>
          </w:rPr>
          <w:instrText xml:space="preserve"> PAGEREF _Toc83492782 \h </w:instrText>
        </w:r>
        <w:r>
          <w:rPr>
            <w:noProof/>
            <w:webHidden/>
          </w:rPr>
        </w:r>
        <w:r>
          <w:rPr>
            <w:noProof/>
            <w:webHidden/>
          </w:rPr>
          <w:fldChar w:fldCharType="separate"/>
        </w:r>
        <w:r>
          <w:rPr>
            <w:noProof/>
            <w:webHidden/>
          </w:rPr>
          <w:t>33</w:t>
        </w:r>
        <w:r>
          <w:rPr>
            <w:noProof/>
            <w:webHidden/>
          </w:rPr>
          <w:fldChar w:fldCharType="end"/>
        </w:r>
      </w:hyperlink>
    </w:p>
    <w:p w14:paraId="4F1E3479" w14:textId="716DE406" w:rsidR="00E37CB4" w:rsidRDefault="00E37CB4" w:rsidP="00E37CB4">
      <w:r>
        <w:fldChar w:fldCharType="end"/>
      </w:r>
    </w:p>
    <w:p w14:paraId="54CFE890" w14:textId="77777777" w:rsidR="00E37CB4" w:rsidRPr="00E37CB4" w:rsidRDefault="00E37CB4" w:rsidP="00E37CB4"/>
    <w:sectPr w:rsidR="00E37CB4" w:rsidRPr="00E37CB4">
      <w:headerReference w:type="default" r:id="rId87"/>
      <w:footerReference w:type="default" r:id="rId8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E1E8C" w14:textId="77777777" w:rsidR="00D86818" w:rsidRDefault="00D86818" w:rsidP="00B76BE2">
      <w:pPr>
        <w:spacing w:line="240" w:lineRule="auto"/>
      </w:pPr>
      <w:r>
        <w:separator/>
      </w:r>
    </w:p>
  </w:endnote>
  <w:endnote w:type="continuationSeparator" w:id="0">
    <w:p w14:paraId="35DF5C01" w14:textId="77777777" w:rsidR="00D86818" w:rsidRDefault="00D86818"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8605F" w14:textId="77777777" w:rsidR="00D86818" w:rsidRDefault="00D86818" w:rsidP="00B76BE2">
      <w:pPr>
        <w:spacing w:line="240" w:lineRule="auto"/>
      </w:pPr>
      <w:r>
        <w:separator/>
      </w:r>
    </w:p>
  </w:footnote>
  <w:footnote w:type="continuationSeparator" w:id="0">
    <w:p w14:paraId="2D7D68F3" w14:textId="77777777" w:rsidR="00D86818" w:rsidRDefault="00D86818"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21E5E6D8" w14:textId="42252804" w:rsidR="004A351F" w:rsidRPr="004A351F" w:rsidRDefault="004A351F">
      <w:pPr>
        <w:pStyle w:val="Textonotapie"/>
        <w:rPr>
          <w:lang w:val="en-US"/>
        </w:rPr>
      </w:pPr>
      <w:r>
        <w:rPr>
          <w:rStyle w:val="Refdenotaalpie"/>
        </w:rPr>
        <w:footnoteRef/>
      </w:r>
      <w:r w:rsidRPr="004A351F">
        <w:rPr>
          <w:lang w:val="en-US"/>
        </w:rPr>
        <w:t xml:space="preserve"> </w:t>
      </w:r>
      <w:r>
        <w:fldChar w:fldCharType="begin"/>
      </w:r>
      <w:r w:rsidRPr="004A351F">
        <w:rPr>
          <w:lang w:val="en-US"/>
        </w:rPr>
        <w:instrText xml:space="preserve"> ADDIN ZOTERO_ITEM CSL_CITATION {"citationID":"xvpGLuwR","properties":{"formattedCitation":"\\uc0\\u171{}Deep Q-Learning | An Introduction To Deep Reinforcement Learning\\uc0\\u187{}.","plainCitation":"«Deep Q-Learning | An Introduction To Deep Reinforcement Learning».","noteIndex":11},"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4A351F">
        <w:rPr>
          <w:szCs w:val="24"/>
          <w:lang w:val="en-US"/>
        </w:rPr>
        <w:t>«Deep Q-Learning | An Introduction To Deep Reinforcement Learning».</w:t>
      </w:r>
      <w:r>
        <w:fldChar w:fldCharType="end"/>
      </w:r>
    </w:p>
  </w:footnote>
  <w:footnote w:id="12">
    <w:p w14:paraId="526BE56C" w14:textId="35830E8E" w:rsidR="00C83885" w:rsidRPr="004A351F" w:rsidRDefault="00C83885" w:rsidP="00C83885">
      <w:pPr>
        <w:pStyle w:val="Textonotapie"/>
        <w:rPr>
          <w:lang w:val="en-US"/>
        </w:rPr>
      </w:pPr>
      <w:r>
        <w:rPr>
          <w:rStyle w:val="Refdenotaalpie"/>
        </w:rPr>
        <w:footnoteRef/>
      </w:r>
      <w:r w:rsidRPr="004A351F">
        <w:rPr>
          <w:lang w:val="en-US"/>
        </w:rPr>
        <w:t xml:space="preserve"> </w:t>
      </w:r>
      <w:r>
        <w:fldChar w:fldCharType="begin"/>
      </w:r>
      <w:r w:rsidR="004A351F" w:rsidRPr="004A351F">
        <w:rPr>
          <w:lang w:val="en-US"/>
        </w:rPr>
        <w:instrText xml:space="preserve"> ADDIN ZOTERO_ITEM CSL_CITATION {"citationID":"ZlI4ra7l","properties":{"formattedCitation":"Ravichandiran, {\\i{}Deep Reinforcement Learning with Python}.","plainCitation":"Ravichandiran, Deep Reinforcement Learning with Pytho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4A351F" w:rsidRPr="004A351F">
        <w:rPr>
          <w:szCs w:val="24"/>
          <w:lang w:val="en-US"/>
        </w:rPr>
        <w:t xml:space="preserve">Ravichandiran, </w:t>
      </w:r>
      <w:r w:rsidR="004A351F" w:rsidRPr="004A351F">
        <w:rPr>
          <w:i/>
          <w:iCs/>
          <w:szCs w:val="24"/>
          <w:lang w:val="en-US"/>
        </w:rPr>
        <w:t>Deep Reinforcement Learning with Python</w:t>
      </w:r>
      <w:r w:rsidR="004A351F" w:rsidRPr="004A351F">
        <w:rPr>
          <w:szCs w:val="24"/>
          <w:lang w:val="en-US"/>
        </w:rPr>
        <w:t>.</w:t>
      </w:r>
      <w:r>
        <w:fldChar w:fldCharType="end"/>
      </w:r>
    </w:p>
  </w:footnote>
  <w:footnote w:id="13">
    <w:p w14:paraId="104D3761" w14:textId="00027CE7" w:rsidR="00E56D3D" w:rsidRPr="00364715" w:rsidRDefault="00E56D3D">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icySaFNy","properties":{"formattedCitation":"Ravichandiran.","plainCitation":"Ravichandiran.","noteIndex":13},"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364715">
        <w:rPr>
          <w:lang w:val="en-US"/>
        </w:rPr>
        <w:t>Ravichandiran</w:t>
      </w:r>
      <w:proofErr w:type="spellEnd"/>
      <w:r w:rsidRPr="00364715">
        <w:rPr>
          <w:lang w:val="en-US"/>
        </w:rPr>
        <w:t>.</w:t>
      </w:r>
      <w:r>
        <w:fldChar w:fldCharType="end"/>
      </w:r>
    </w:p>
  </w:footnote>
  <w:footnote w:id="14">
    <w:p w14:paraId="7DF87041" w14:textId="673658EA" w:rsidR="003F22D7" w:rsidRPr="00364715" w:rsidRDefault="003F22D7">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Y6bdMOEr","properties":{"formattedCitation":"\\uc0\\u171{}Grokking Deep Reinforcement Learning\\uc0\\u187{}.","plainCitation":"«Grokking Deep Reinforcement Learning».","noteIndex":14},"citationItems":[{"id":19,"uris":["http://zotero.org/users/local/pnlsp59K/items/MJKX94M5"],"uri":["http://zotero.org/users/local/pnlsp59K/items/MJKX94M5"],"itemData":{"id":19,"type":"webpage","abstract":"&lt;iframe type=\"text/html\" src=\"https://www.youtube.com/embed/tz2VGGo2GXM\" frameborder=\"0\" allow=\"autoplay; encrypted-media\" allowfullscreen&gt;&lt;/iframe&gt;\n&lt;/div&gt;&lt;br/&gt;&lt;br/&gt;\n\nWe all learn through trial and error. We avoid the things that cause us to experience pain and failure. We embrace and build on the things that give us reward and success. This common pattern is the foundation of deep reinforcement learning: building machine learning systems that explore and learn based on the responses of the environment. Grokking Deep Reinforcement Learning&lt;/i&gt; introduces this powerful machine learning approach, using examples, illustrations, exercises, and crystal-clear teaching. You'll love the perfectly paced teaching and the clever, engaging writing style as you dig into this awesome exploration of reinforcement learning fundamentals, effective deep learning techniques, and practical applications in this emerging field.","container-title":"Manning Publications","language":"en","title":"Grokking Deep Reinforcement Learning","URL":"https://www.manning.com/books/grokking-deep-reinforcement-learning","accessed":{"date-parts":[["2021",9,19]]}}}],"schema":"https://github.com/citation-style-language/schema/raw/master/csl-citation.json"} </w:instrText>
      </w:r>
      <w:r>
        <w:fldChar w:fldCharType="separate"/>
      </w:r>
      <w:r w:rsidRPr="00364715">
        <w:rPr>
          <w:szCs w:val="24"/>
          <w:lang w:val="en-US"/>
        </w:rPr>
        <w:t>«Grokking Deep Reinforcement Learning».</w:t>
      </w:r>
      <w:r>
        <w:fldChar w:fldCharType="end"/>
      </w:r>
    </w:p>
  </w:footnote>
  <w:footnote w:id="15">
    <w:p w14:paraId="2910CD71" w14:textId="5E89522F" w:rsidR="00364715" w:rsidRPr="00364715" w:rsidRDefault="00364715">
      <w:pPr>
        <w:pStyle w:val="Textonotapie"/>
        <w:rPr>
          <w:lang w:val="en-US"/>
        </w:rPr>
      </w:pPr>
      <w:r>
        <w:rPr>
          <w:rStyle w:val="Refdenotaalpie"/>
        </w:rPr>
        <w:footnoteRef/>
      </w:r>
      <w:r w:rsidRPr="00364715">
        <w:rPr>
          <w:lang w:val="en-US"/>
        </w:rPr>
        <w:t xml:space="preserve"> </w:t>
      </w:r>
      <w:r>
        <w:fldChar w:fldCharType="begin"/>
      </w:r>
      <w:r w:rsidRPr="00364715">
        <w:rPr>
          <w:lang w:val="en-US"/>
        </w:rPr>
        <w:instrText xml:space="preserve"> ADDIN ZOTERO_ITEM CSL_CITATION {"citationID":"0Fqgwed8","properties":{"formattedCitation":"\\uc0\\u171{}Deep Q-Learning | An Introduction To Deep Reinforcement Learning\\uc0\\u187{}.","plainCitation":"«Deep Q-Learning | An Introduction To Deep Reinforcement Learning».","noteIndex":15},"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364715">
        <w:rPr>
          <w:szCs w:val="24"/>
          <w:lang w:val="en-US"/>
        </w:rPr>
        <w:t>«Deep Q-Learning | An Introduction To Deep Reinforcement Learnin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01E2"/>
    <w:rsid w:val="00001E44"/>
    <w:rsid w:val="00005222"/>
    <w:rsid w:val="00006002"/>
    <w:rsid w:val="000070D2"/>
    <w:rsid w:val="00007CE9"/>
    <w:rsid w:val="000128F1"/>
    <w:rsid w:val="00014B11"/>
    <w:rsid w:val="00023ECD"/>
    <w:rsid w:val="00025120"/>
    <w:rsid w:val="000263D4"/>
    <w:rsid w:val="00034F97"/>
    <w:rsid w:val="0003537E"/>
    <w:rsid w:val="00062322"/>
    <w:rsid w:val="00062735"/>
    <w:rsid w:val="00065970"/>
    <w:rsid w:val="00065B6B"/>
    <w:rsid w:val="00071A85"/>
    <w:rsid w:val="00076CEB"/>
    <w:rsid w:val="00080793"/>
    <w:rsid w:val="000835C2"/>
    <w:rsid w:val="00083B3C"/>
    <w:rsid w:val="00086F8D"/>
    <w:rsid w:val="00091A2A"/>
    <w:rsid w:val="00097847"/>
    <w:rsid w:val="000A3AAF"/>
    <w:rsid w:val="000A7FAA"/>
    <w:rsid w:val="000B3995"/>
    <w:rsid w:val="000C4359"/>
    <w:rsid w:val="000C7C1D"/>
    <w:rsid w:val="000D270D"/>
    <w:rsid w:val="000D5348"/>
    <w:rsid w:val="000E1E3B"/>
    <w:rsid w:val="000E261D"/>
    <w:rsid w:val="000E44CF"/>
    <w:rsid w:val="000F1F0B"/>
    <w:rsid w:val="000F5339"/>
    <w:rsid w:val="001009ED"/>
    <w:rsid w:val="0011099A"/>
    <w:rsid w:val="001149B1"/>
    <w:rsid w:val="001268B8"/>
    <w:rsid w:val="00133C96"/>
    <w:rsid w:val="00140C56"/>
    <w:rsid w:val="001410E1"/>
    <w:rsid w:val="0014609B"/>
    <w:rsid w:val="0015226A"/>
    <w:rsid w:val="001537C6"/>
    <w:rsid w:val="00156E65"/>
    <w:rsid w:val="001607D0"/>
    <w:rsid w:val="00162538"/>
    <w:rsid w:val="0016620E"/>
    <w:rsid w:val="0017418F"/>
    <w:rsid w:val="0018316A"/>
    <w:rsid w:val="00186F5D"/>
    <w:rsid w:val="001A1E4E"/>
    <w:rsid w:val="001A432B"/>
    <w:rsid w:val="001A72BF"/>
    <w:rsid w:val="001B0AAC"/>
    <w:rsid w:val="001B6473"/>
    <w:rsid w:val="001B7165"/>
    <w:rsid w:val="001C23EA"/>
    <w:rsid w:val="001C3150"/>
    <w:rsid w:val="001C46AF"/>
    <w:rsid w:val="001C54E2"/>
    <w:rsid w:val="001D6744"/>
    <w:rsid w:val="001E4542"/>
    <w:rsid w:val="001F00AC"/>
    <w:rsid w:val="001F1DEB"/>
    <w:rsid w:val="001F3A4A"/>
    <w:rsid w:val="00204815"/>
    <w:rsid w:val="00204DAF"/>
    <w:rsid w:val="0020550A"/>
    <w:rsid w:val="00216E35"/>
    <w:rsid w:val="0021773E"/>
    <w:rsid w:val="00227D42"/>
    <w:rsid w:val="00233613"/>
    <w:rsid w:val="00235C7E"/>
    <w:rsid w:val="00237BAB"/>
    <w:rsid w:val="00240DC9"/>
    <w:rsid w:val="00241387"/>
    <w:rsid w:val="00241F0F"/>
    <w:rsid w:val="002465EC"/>
    <w:rsid w:val="00272CBB"/>
    <w:rsid w:val="002752B2"/>
    <w:rsid w:val="00291313"/>
    <w:rsid w:val="002938BA"/>
    <w:rsid w:val="002B70CC"/>
    <w:rsid w:val="002C3646"/>
    <w:rsid w:val="002C756E"/>
    <w:rsid w:val="002D19CD"/>
    <w:rsid w:val="002D1D7B"/>
    <w:rsid w:val="002E0973"/>
    <w:rsid w:val="002E38F9"/>
    <w:rsid w:val="002F0A24"/>
    <w:rsid w:val="002F1C0F"/>
    <w:rsid w:val="002F1ED1"/>
    <w:rsid w:val="00300BDB"/>
    <w:rsid w:val="00305E08"/>
    <w:rsid w:val="00315D6B"/>
    <w:rsid w:val="003444F4"/>
    <w:rsid w:val="00350FF6"/>
    <w:rsid w:val="00360C34"/>
    <w:rsid w:val="003633D9"/>
    <w:rsid w:val="00364715"/>
    <w:rsid w:val="003718B5"/>
    <w:rsid w:val="00374F57"/>
    <w:rsid w:val="00375C83"/>
    <w:rsid w:val="00380F3B"/>
    <w:rsid w:val="003850EB"/>
    <w:rsid w:val="003910BE"/>
    <w:rsid w:val="003A380F"/>
    <w:rsid w:val="003A4662"/>
    <w:rsid w:val="003A5DFE"/>
    <w:rsid w:val="003B0B83"/>
    <w:rsid w:val="003C113D"/>
    <w:rsid w:val="003C54D4"/>
    <w:rsid w:val="003D2566"/>
    <w:rsid w:val="003E59DA"/>
    <w:rsid w:val="003E6F79"/>
    <w:rsid w:val="003F22D7"/>
    <w:rsid w:val="003F2B73"/>
    <w:rsid w:val="003F5B98"/>
    <w:rsid w:val="00402D85"/>
    <w:rsid w:val="004045BB"/>
    <w:rsid w:val="00427902"/>
    <w:rsid w:val="00430F63"/>
    <w:rsid w:val="0046638D"/>
    <w:rsid w:val="00470410"/>
    <w:rsid w:val="00474815"/>
    <w:rsid w:val="00475A97"/>
    <w:rsid w:val="004A28A8"/>
    <w:rsid w:val="004A2A0C"/>
    <w:rsid w:val="004A351F"/>
    <w:rsid w:val="004A39FE"/>
    <w:rsid w:val="004A5100"/>
    <w:rsid w:val="004B1C16"/>
    <w:rsid w:val="004B468E"/>
    <w:rsid w:val="004B6D01"/>
    <w:rsid w:val="004B7DDD"/>
    <w:rsid w:val="004C1C01"/>
    <w:rsid w:val="004C311E"/>
    <w:rsid w:val="004C4178"/>
    <w:rsid w:val="004D1122"/>
    <w:rsid w:val="004D2356"/>
    <w:rsid w:val="004E0776"/>
    <w:rsid w:val="004E57B8"/>
    <w:rsid w:val="004F1010"/>
    <w:rsid w:val="004F1A5A"/>
    <w:rsid w:val="004F5F22"/>
    <w:rsid w:val="004F6007"/>
    <w:rsid w:val="00500B6C"/>
    <w:rsid w:val="00505B33"/>
    <w:rsid w:val="00511356"/>
    <w:rsid w:val="00511CD1"/>
    <w:rsid w:val="0051485E"/>
    <w:rsid w:val="00517D2C"/>
    <w:rsid w:val="005209E6"/>
    <w:rsid w:val="00533655"/>
    <w:rsid w:val="00542E8F"/>
    <w:rsid w:val="00545547"/>
    <w:rsid w:val="005520F0"/>
    <w:rsid w:val="0056248B"/>
    <w:rsid w:val="00563A90"/>
    <w:rsid w:val="00564B20"/>
    <w:rsid w:val="00574BAE"/>
    <w:rsid w:val="00583289"/>
    <w:rsid w:val="00583A41"/>
    <w:rsid w:val="00594526"/>
    <w:rsid w:val="005A6D85"/>
    <w:rsid w:val="005A7DC3"/>
    <w:rsid w:val="005B0E78"/>
    <w:rsid w:val="005B37B1"/>
    <w:rsid w:val="005B5314"/>
    <w:rsid w:val="005C1289"/>
    <w:rsid w:val="005C5123"/>
    <w:rsid w:val="005E678F"/>
    <w:rsid w:val="005E787A"/>
    <w:rsid w:val="005F5564"/>
    <w:rsid w:val="005F69FE"/>
    <w:rsid w:val="006011E2"/>
    <w:rsid w:val="006015AA"/>
    <w:rsid w:val="006039FF"/>
    <w:rsid w:val="006063F0"/>
    <w:rsid w:val="0060671C"/>
    <w:rsid w:val="0061760E"/>
    <w:rsid w:val="00617A6C"/>
    <w:rsid w:val="00620087"/>
    <w:rsid w:val="00621F25"/>
    <w:rsid w:val="006229F4"/>
    <w:rsid w:val="00632476"/>
    <w:rsid w:val="0063256F"/>
    <w:rsid w:val="006508DB"/>
    <w:rsid w:val="006643FC"/>
    <w:rsid w:val="00667FBF"/>
    <w:rsid w:val="00685426"/>
    <w:rsid w:val="0068732A"/>
    <w:rsid w:val="00692731"/>
    <w:rsid w:val="00696977"/>
    <w:rsid w:val="006A36B4"/>
    <w:rsid w:val="006A7F77"/>
    <w:rsid w:val="006E6233"/>
    <w:rsid w:val="006E6AD0"/>
    <w:rsid w:val="006F17EE"/>
    <w:rsid w:val="006F586A"/>
    <w:rsid w:val="006F6381"/>
    <w:rsid w:val="006F7489"/>
    <w:rsid w:val="007042C0"/>
    <w:rsid w:val="00710050"/>
    <w:rsid w:val="007118C3"/>
    <w:rsid w:val="00712DFD"/>
    <w:rsid w:val="00717005"/>
    <w:rsid w:val="00734D42"/>
    <w:rsid w:val="00742A3A"/>
    <w:rsid w:val="00743C59"/>
    <w:rsid w:val="00743E82"/>
    <w:rsid w:val="00751CB8"/>
    <w:rsid w:val="00754CA7"/>
    <w:rsid w:val="00771C3F"/>
    <w:rsid w:val="00771F4C"/>
    <w:rsid w:val="00772E90"/>
    <w:rsid w:val="00785E0F"/>
    <w:rsid w:val="00796CDA"/>
    <w:rsid w:val="007A18E8"/>
    <w:rsid w:val="007B4E55"/>
    <w:rsid w:val="007C1173"/>
    <w:rsid w:val="007C3798"/>
    <w:rsid w:val="007C5528"/>
    <w:rsid w:val="007C570C"/>
    <w:rsid w:val="007C6165"/>
    <w:rsid w:val="007C7F30"/>
    <w:rsid w:val="007D41DB"/>
    <w:rsid w:val="007D4D74"/>
    <w:rsid w:val="007D6101"/>
    <w:rsid w:val="007D6C34"/>
    <w:rsid w:val="007E3EC0"/>
    <w:rsid w:val="007E4D18"/>
    <w:rsid w:val="007F0D03"/>
    <w:rsid w:val="007F411B"/>
    <w:rsid w:val="00800524"/>
    <w:rsid w:val="008015AC"/>
    <w:rsid w:val="00804DBE"/>
    <w:rsid w:val="00810B5B"/>
    <w:rsid w:val="00815668"/>
    <w:rsid w:val="00820B0C"/>
    <w:rsid w:val="00833EF1"/>
    <w:rsid w:val="008462B2"/>
    <w:rsid w:val="00860780"/>
    <w:rsid w:val="00866C5C"/>
    <w:rsid w:val="00867CEA"/>
    <w:rsid w:val="00890350"/>
    <w:rsid w:val="00897991"/>
    <w:rsid w:val="008A0E90"/>
    <w:rsid w:val="008A11F4"/>
    <w:rsid w:val="008A37D8"/>
    <w:rsid w:val="008A50F5"/>
    <w:rsid w:val="008B3F84"/>
    <w:rsid w:val="008C6F75"/>
    <w:rsid w:val="008C76F6"/>
    <w:rsid w:val="008D2831"/>
    <w:rsid w:val="008D72F1"/>
    <w:rsid w:val="008E0C05"/>
    <w:rsid w:val="008E1FC3"/>
    <w:rsid w:val="008E3875"/>
    <w:rsid w:val="008E428B"/>
    <w:rsid w:val="008E4F5B"/>
    <w:rsid w:val="008F2D71"/>
    <w:rsid w:val="0090382A"/>
    <w:rsid w:val="009048F5"/>
    <w:rsid w:val="00905B27"/>
    <w:rsid w:val="00912BE3"/>
    <w:rsid w:val="00916F7C"/>
    <w:rsid w:val="00917A85"/>
    <w:rsid w:val="0092115C"/>
    <w:rsid w:val="00925A63"/>
    <w:rsid w:val="00926105"/>
    <w:rsid w:val="00927BA2"/>
    <w:rsid w:val="0093197D"/>
    <w:rsid w:val="00931F43"/>
    <w:rsid w:val="00933FC0"/>
    <w:rsid w:val="009550A0"/>
    <w:rsid w:val="00971FA1"/>
    <w:rsid w:val="00972D3C"/>
    <w:rsid w:val="00980643"/>
    <w:rsid w:val="00981BE9"/>
    <w:rsid w:val="009870F4"/>
    <w:rsid w:val="00991DD2"/>
    <w:rsid w:val="009B0E27"/>
    <w:rsid w:val="009B13F3"/>
    <w:rsid w:val="009B5309"/>
    <w:rsid w:val="009D756E"/>
    <w:rsid w:val="009E5590"/>
    <w:rsid w:val="009E7255"/>
    <w:rsid w:val="009F239C"/>
    <w:rsid w:val="009F37EA"/>
    <w:rsid w:val="009F5F52"/>
    <w:rsid w:val="00A02206"/>
    <w:rsid w:val="00A02EDB"/>
    <w:rsid w:val="00A153CD"/>
    <w:rsid w:val="00A164EC"/>
    <w:rsid w:val="00A1769B"/>
    <w:rsid w:val="00A26C58"/>
    <w:rsid w:val="00A3531A"/>
    <w:rsid w:val="00A360D5"/>
    <w:rsid w:val="00A3770C"/>
    <w:rsid w:val="00A41945"/>
    <w:rsid w:val="00A4408E"/>
    <w:rsid w:val="00A45626"/>
    <w:rsid w:val="00A5337A"/>
    <w:rsid w:val="00A62A63"/>
    <w:rsid w:val="00A6537B"/>
    <w:rsid w:val="00A724F3"/>
    <w:rsid w:val="00A81389"/>
    <w:rsid w:val="00A85B0B"/>
    <w:rsid w:val="00A921E6"/>
    <w:rsid w:val="00A94EE4"/>
    <w:rsid w:val="00A962EF"/>
    <w:rsid w:val="00AB5F72"/>
    <w:rsid w:val="00AB67F6"/>
    <w:rsid w:val="00AB6AC5"/>
    <w:rsid w:val="00AC15B2"/>
    <w:rsid w:val="00AC6977"/>
    <w:rsid w:val="00AD4997"/>
    <w:rsid w:val="00AE33B4"/>
    <w:rsid w:val="00AF4179"/>
    <w:rsid w:val="00B0130F"/>
    <w:rsid w:val="00B01591"/>
    <w:rsid w:val="00B23033"/>
    <w:rsid w:val="00B268A8"/>
    <w:rsid w:val="00B3052E"/>
    <w:rsid w:val="00B31EF5"/>
    <w:rsid w:val="00B33200"/>
    <w:rsid w:val="00B4339E"/>
    <w:rsid w:val="00B45399"/>
    <w:rsid w:val="00B475D8"/>
    <w:rsid w:val="00B5306C"/>
    <w:rsid w:val="00B5762A"/>
    <w:rsid w:val="00B6063F"/>
    <w:rsid w:val="00B61259"/>
    <w:rsid w:val="00B626BE"/>
    <w:rsid w:val="00B64852"/>
    <w:rsid w:val="00B70D10"/>
    <w:rsid w:val="00B70D19"/>
    <w:rsid w:val="00B71AC0"/>
    <w:rsid w:val="00B7253B"/>
    <w:rsid w:val="00B73B47"/>
    <w:rsid w:val="00B75DC7"/>
    <w:rsid w:val="00B76BE2"/>
    <w:rsid w:val="00B76CBB"/>
    <w:rsid w:val="00B83C02"/>
    <w:rsid w:val="00BA2873"/>
    <w:rsid w:val="00BA7BA6"/>
    <w:rsid w:val="00BB0B2A"/>
    <w:rsid w:val="00BB338B"/>
    <w:rsid w:val="00BB45E3"/>
    <w:rsid w:val="00BB4F16"/>
    <w:rsid w:val="00BB5D40"/>
    <w:rsid w:val="00BD4365"/>
    <w:rsid w:val="00BE0392"/>
    <w:rsid w:val="00BE268F"/>
    <w:rsid w:val="00BF3E93"/>
    <w:rsid w:val="00BF42E4"/>
    <w:rsid w:val="00C01198"/>
    <w:rsid w:val="00C04BD8"/>
    <w:rsid w:val="00C10D41"/>
    <w:rsid w:val="00C179B3"/>
    <w:rsid w:val="00C20584"/>
    <w:rsid w:val="00C26DBA"/>
    <w:rsid w:val="00C45019"/>
    <w:rsid w:val="00C83885"/>
    <w:rsid w:val="00CA33FE"/>
    <w:rsid w:val="00CC49A5"/>
    <w:rsid w:val="00CD006F"/>
    <w:rsid w:val="00CD14AB"/>
    <w:rsid w:val="00CD6709"/>
    <w:rsid w:val="00CD7194"/>
    <w:rsid w:val="00CD78C1"/>
    <w:rsid w:val="00CE49BB"/>
    <w:rsid w:val="00CF30D4"/>
    <w:rsid w:val="00CF3D9F"/>
    <w:rsid w:val="00CF4857"/>
    <w:rsid w:val="00D00E20"/>
    <w:rsid w:val="00D13859"/>
    <w:rsid w:val="00D17F85"/>
    <w:rsid w:val="00D23523"/>
    <w:rsid w:val="00D542CA"/>
    <w:rsid w:val="00D64F93"/>
    <w:rsid w:val="00D67846"/>
    <w:rsid w:val="00D70757"/>
    <w:rsid w:val="00D70C2C"/>
    <w:rsid w:val="00D712E3"/>
    <w:rsid w:val="00D72412"/>
    <w:rsid w:val="00D75818"/>
    <w:rsid w:val="00D83257"/>
    <w:rsid w:val="00D86818"/>
    <w:rsid w:val="00D94668"/>
    <w:rsid w:val="00D95029"/>
    <w:rsid w:val="00DA4FAD"/>
    <w:rsid w:val="00DA5666"/>
    <w:rsid w:val="00DB50FF"/>
    <w:rsid w:val="00DC2369"/>
    <w:rsid w:val="00DC4BCB"/>
    <w:rsid w:val="00DC5112"/>
    <w:rsid w:val="00DD0976"/>
    <w:rsid w:val="00DD6910"/>
    <w:rsid w:val="00DE63DC"/>
    <w:rsid w:val="00E01150"/>
    <w:rsid w:val="00E01FFE"/>
    <w:rsid w:val="00E04C03"/>
    <w:rsid w:val="00E06D8E"/>
    <w:rsid w:val="00E1467E"/>
    <w:rsid w:val="00E1536F"/>
    <w:rsid w:val="00E17496"/>
    <w:rsid w:val="00E17FA1"/>
    <w:rsid w:val="00E26FA6"/>
    <w:rsid w:val="00E30245"/>
    <w:rsid w:val="00E34B1B"/>
    <w:rsid w:val="00E37C68"/>
    <w:rsid w:val="00E37CB4"/>
    <w:rsid w:val="00E476E1"/>
    <w:rsid w:val="00E50078"/>
    <w:rsid w:val="00E56D3D"/>
    <w:rsid w:val="00E63544"/>
    <w:rsid w:val="00E664CB"/>
    <w:rsid w:val="00E67727"/>
    <w:rsid w:val="00E71720"/>
    <w:rsid w:val="00E7388B"/>
    <w:rsid w:val="00E778AA"/>
    <w:rsid w:val="00E819FF"/>
    <w:rsid w:val="00E84686"/>
    <w:rsid w:val="00E904C9"/>
    <w:rsid w:val="00E90F76"/>
    <w:rsid w:val="00E96DB5"/>
    <w:rsid w:val="00EB19B9"/>
    <w:rsid w:val="00EB25BE"/>
    <w:rsid w:val="00EB787F"/>
    <w:rsid w:val="00EC691E"/>
    <w:rsid w:val="00ED2C89"/>
    <w:rsid w:val="00ED38A1"/>
    <w:rsid w:val="00ED53F8"/>
    <w:rsid w:val="00ED5D91"/>
    <w:rsid w:val="00EE292D"/>
    <w:rsid w:val="00EE70CF"/>
    <w:rsid w:val="00F21038"/>
    <w:rsid w:val="00F24CB0"/>
    <w:rsid w:val="00F2568A"/>
    <w:rsid w:val="00F26895"/>
    <w:rsid w:val="00F27490"/>
    <w:rsid w:val="00F27982"/>
    <w:rsid w:val="00F40AEB"/>
    <w:rsid w:val="00F50C72"/>
    <w:rsid w:val="00F627D5"/>
    <w:rsid w:val="00F7480F"/>
    <w:rsid w:val="00F75C88"/>
    <w:rsid w:val="00F7714A"/>
    <w:rsid w:val="00F7742B"/>
    <w:rsid w:val="00F8635B"/>
    <w:rsid w:val="00F908D7"/>
    <w:rsid w:val="00F96F39"/>
    <w:rsid w:val="00FA62A0"/>
    <w:rsid w:val="00FA69AB"/>
    <w:rsid w:val="00FB63A0"/>
    <w:rsid w:val="00FD3808"/>
    <w:rsid w:val="00FE591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1.emf"/><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oleObject" Target="embeddings/oleObject11.bin"/><Relationship Id="rId47" Type="http://schemas.openxmlformats.org/officeDocument/2006/relationships/oleObject" Target="embeddings/oleObject13.bin"/><Relationship Id="rId50" Type="http://schemas.openxmlformats.org/officeDocument/2006/relationships/image" Target="media/image27.emf"/><Relationship Id="rId55" Type="http://schemas.openxmlformats.org/officeDocument/2006/relationships/oleObject" Target="embeddings/oleObject17.bin"/><Relationship Id="rId63" Type="http://schemas.openxmlformats.org/officeDocument/2006/relationships/oleObject" Target="embeddings/oleObject20.bin"/><Relationship Id="rId68" Type="http://schemas.openxmlformats.org/officeDocument/2006/relationships/image" Target="media/image37.emf"/><Relationship Id="rId76" Type="http://schemas.openxmlformats.org/officeDocument/2006/relationships/image" Target="media/image41.emf"/><Relationship Id="rId84" Type="http://schemas.openxmlformats.org/officeDocument/2006/relationships/image" Target="media/image47.jpg"/><Relationship Id="rId89"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oleObject" Target="embeddings/oleObject24.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0.bin"/><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oleObject" Target="embeddings/oleObject18.bin"/><Relationship Id="rId66" Type="http://schemas.openxmlformats.org/officeDocument/2006/relationships/image" Target="media/image36.emf"/><Relationship Id="rId74" Type="http://schemas.openxmlformats.org/officeDocument/2006/relationships/image" Target="media/image40.emf"/><Relationship Id="rId79" Type="http://schemas.openxmlformats.org/officeDocument/2006/relationships/oleObject" Target="embeddings/oleObject27.bin"/><Relationship Id="rId87"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oleObject" Target="embeddings/oleObject19.bin"/><Relationship Id="rId82" Type="http://schemas.openxmlformats.org/officeDocument/2006/relationships/image" Target="media/image45.jpg"/><Relationship Id="rId90" Type="http://schemas.openxmlformats.org/officeDocument/2006/relationships/theme" Target="theme/theme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image" Target="media/image19.emf"/><Relationship Id="rId43" Type="http://schemas.openxmlformats.org/officeDocument/2006/relationships/image" Target="media/image23.png"/><Relationship Id="rId48" Type="http://schemas.openxmlformats.org/officeDocument/2006/relationships/image" Target="media/image26.emf"/><Relationship Id="rId56" Type="http://schemas.openxmlformats.org/officeDocument/2006/relationships/image" Target="media/image30.gif"/><Relationship Id="rId64" Type="http://schemas.openxmlformats.org/officeDocument/2006/relationships/image" Target="media/image35.emf"/><Relationship Id="rId69" Type="http://schemas.openxmlformats.org/officeDocument/2006/relationships/oleObject" Target="embeddings/oleObject23.bin"/><Relationship Id="rId77" Type="http://schemas.openxmlformats.org/officeDocument/2006/relationships/oleObject" Target="embeddings/oleObject26.bin"/><Relationship Id="rId8" Type="http://schemas.openxmlformats.org/officeDocument/2006/relationships/image" Target="media/image2.jpeg"/><Relationship Id="rId51" Type="http://schemas.openxmlformats.org/officeDocument/2006/relationships/oleObject" Target="embeddings/oleObject15.bin"/><Relationship Id="rId72" Type="http://schemas.openxmlformats.org/officeDocument/2006/relationships/hyperlink" Target="http://php-apache/" TargetMode="External"/><Relationship Id="rId80" Type="http://schemas.openxmlformats.org/officeDocument/2006/relationships/image" Target="media/image43.PNG"/><Relationship Id="rId85" Type="http://schemas.openxmlformats.org/officeDocument/2006/relationships/hyperlink" Target="https://github.com/mlalandag/HPAwDRL" TargetMode="Externa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oleObject" Target="embeddings/oleObject9.bin"/><Relationship Id="rId46" Type="http://schemas.openxmlformats.org/officeDocument/2006/relationships/image" Target="media/image25.emf"/><Relationship Id="rId59" Type="http://schemas.openxmlformats.org/officeDocument/2006/relationships/image" Target="media/image32.png"/><Relationship Id="rId67" Type="http://schemas.openxmlformats.org/officeDocument/2006/relationships/oleObject" Target="embeddings/oleObject22.bin"/><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image" Target="media/image29.emf"/><Relationship Id="rId62" Type="http://schemas.openxmlformats.org/officeDocument/2006/relationships/image" Target="media/image34.emf"/><Relationship Id="rId70" Type="http://schemas.openxmlformats.org/officeDocument/2006/relationships/image" Target="media/image38.emf"/><Relationship Id="rId75" Type="http://schemas.openxmlformats.org/officeDocument/2006/relationships/oleObject" Target="embeddings/oleObject25.bin"/><Relationship Id="rId83" Type="http://schemas.openxmlformats.org/officeDocument/2006/relationships/image" Target="media/image46.jpg"/><Relationship Id="rId88"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image" Target="media/image31.em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3.emf"/><Relationship Id="rId65" Type="http://schemas.openxmlformats.org/officeDocument/2006/relationships/oleObject" Target="embeddings/oleObject21.bin"/><Relationship Id="rId73" Type="http://schemas.openxmlformats.org/officeDocument/2006/relationships/image" Target="media/image39.png"/><Relationship Id="rId78" Type="http://schemas.openxmlformats.org/officeDocument/2006/relationships/image" Target="media/image42.emf"/><Relationship Id="rId81" Type="http://schemas.openxmlformats.org/officeDocument/2006/relationships/image" Target="media/image44.jpg"/><Relationship Id="rId86" Type="http://schemas.openxmlformats.org/officeDocument/2006/relationships/hyperlink" Target="https://github.com/kubernetes-client/pyth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TotalTime>
  <Pages>39</Pages>
  <Words>7493</Words>
  <Characters>41212</Characters>
  <Application>Microsoft Office Word</Application>
  <DocSecurity>0</DocSecurity>
  <Lines>343</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680</cp:revision>
  <dcterms:created xsi:type="dcterms:W3CDTF">2021-07-03T09:09:00Z</dcterms:created>
  <dcterms:modified xsi:type="dcterms:W3CDTF">2021-09-2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Fw7rtEJ"/&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